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49424E77"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2EFE1B84" w:rsidR="00F73B7D" w:rsidRPr="00741FA6"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EC276D">
        <w:t xml:space="preserve">mean of </w:t>
      </w:r>
      <w:r w:rsidR="00EC276D" w:rsidRPr="005C5123">
        <w:t>0.19 (95% CI: 0.1</w:t>
      </w:r>
      <w:ins w:id="0" w:author="Martin, Greta Katherine" w:date="2025-08-07T10:48:00Z" w16du:dateUtc="2025-08-07T14:48:00Z">
        <w:r w:rsidR="005C5123">
          <w:t>19</w:t>
        </w:r>
      </w:ins>
      <w:del w:id="1" w:author="Martin, Greta Katherine" w:date="2025-08-07T10:48:00Z" w16du:dateUtc="2025-08-07T14:48:00Z">
        <w:r w:rsidR="00EC276D" w:rsidRPr="005C5123" w:rsidDel="005C5123">
          <w:delText>5</w:delText>
        </w:r>
      </w:del>
      <w:r w:rsidR="00EC276D" w:rsidRPr="005C5123">
        <w:t>, 0.2</w:t>
      </w:r>
      <w:ins w:id="2" w:author="Martin, Greta Katherine" w:date="2025-08-07T10:49:00Z" w16du:dateUtc="2025-08-07T14:49:00Z">
        <w:r w:rsidR="005C5123">
          <w:t>66</w:t>
        </w:r>
      </w:ins>
      <w:del w:id="3" w:author="Martin, Greta Katherine" w:date="2025-08-07T10:48:00Z" w16du:dateUtc="2025-08-07T14:48:00Z">
        <w:r w:rsidR="00EC276D" w:rsidRPr="005C5123" w:rsidDel="005C5123">
          <w:delText>5</w:delText>
        </w:r>
      </w:del>
      <w:r w:rsidR="00EC276D" w:rsidRPr="005C5123">
        <w:t>)</w:t>
      </w:r>
      <w:r w:rsidR="00EC276D">
        <w:t xml:space="preserve"> </w:t>
      </w:r>
      <w:r w:rsidR="0001515D">
        <w:t xml:space="preserve">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741FA6">
        <w:rPr>
          <w:color w:val="000000" w:themeColor="text1"/>
        </w:rPr>
        <w:t>.</w:t>
      </w:r>
      <w:r w:rsidR="00841A64" w:rsidRPr="00741FA6">
        <w:rPr>
          <w:color w:val="000000" w:themeColor="text1"/>
        </w:rPr>
        <w:t xml:space="preserve"> </w:t>
      </w:r>
      <w:r w:rsidR="008740AE" w:rsidRPr="00741FA6">
        <w:rPr>
          <w:color w:val="000000" w:themeColor="text1"/>
        </w:rPr>
        <w:t>H</w:t>
      </w:r>
      <w:r w:rsidR="00841A64" w:rsidRPr="00741FA6">
        <w:rPr>
          <w:color w:val="000000" w:themeColor="text1"/>
        </w:rPr>
        <w:t xml:space="preserve">ealth impact </w:t>
      </w:r>
      <w:r w:rsidR="00227D90" w:rsidRPr="00741FA6">
        <w:rPr>
          <w:color w:val="000000" w:themeColor="text1"/>
        </w:rPr>
        <w:t>assessments</w:t>
      </w:r>
      <w:r w:rsidR="00841A64" w:rsidRPr="00741FA6">
        <w:rPr>
          <w:color w:val="000000" w:themeColor="text1"/>
        </w:rPr>
        <w:t xml:space="preserve"> of NDVI and all-cause mortality have </w:t>
      </w:r>
      <w:r w:rsidR="008740AE" w:rsidRPr="00741FA6">
        <w:rPr>
          <w:color w:val="000000" w:themeColor="text1"/>
        </w:rPr>
        <w:t>largely been conducted in European and North American cities, where we found NDVI was generally higher and more stable</w:t>
      </w:r>
      <w:r w:rsidR="00841A64" w:rsidRPr="00741FA6">
        <w:rPr>
          <w:color w:val="000000" w:themeColor="text1"/>
        </w:rPr>
        <w:t xml:space="preserve">. Our results highlight large </w:t>
      </w:r>
      <w:r w:rsidR="009E4029" w:rsidRPr="00741FA6">
        <w:rPr>
          <w:color w:val="000000" w:themeColor="text1"/>
        </w:rPr>
        <w:t>heterogeneity</w:t>
      </w:r>
      <w:r w:rsidR="00841A64" w:rsidRPr="00741FA6">
        <w:rPr>
          <w:color w:val="000000" w:themeColor="text1"/>
        </w:rPr>
        <w:t xml:space="preserve"> in urban greenspace </w:t>
      </w:r>
      <w:r w:rsidR="001507B3" w:rsidRPr="00741FA6">
        <w:rPr>
          <w:color w:val="000000" w:themeColor="text1"/>
        </w:rPr>
        <w:t xml:space="preserve">extent and variability </w:t>
      </w:r>
      <w:r w:rsidR="00227D90" w:rsidRPr="00741FA6">
        <w:rPr>
          <w:color w:val="000000" w:themeColor="text1"/>
        </w:rPr>
        <w:t>across global cities</w:t>
      </w:r>
      <w:r w:rsidR="00841A64" w:rsidRPr="00741FA6">
        <w:rPr>
          <w:color w:val="000000" w:themeColor="text1"/>
        </w:rPr>
        <w:t xml:space="preserve"> and the </w:t>
      </w:r>
      <w:r w:rsidR="00BE3370" w:rsidRPr="00741FA6">
        <w:rPr>
          <w:color w:val="000000" w:themeColor="text1"/>
        </w:rPr>
        <w:t>importance of characterizing</w:t>
      </w:r>
      <w:r w:rsidR="00841A64" w:rsidRPr="00741FA6">
        <w:rPr>
          <w:color w:val="000000" w:themeColor="text1"/>
        </w:rPr>
        <w:t xml:space="preserve"> the </w:t>
      </w:r>
      <w:r w:rsidR="008740AE" w:rsidRPr="00741FA6">
        <w:rPr>
          <w:color w:val="000000" w:themeColor="text1"/>
        </w:rPr>
        <w:t xml:space="preserve">relationship between </w:t>
      </w:r>
      <w:r w:rsidR="00841A64" w:rsidRPr="00741FA6">
        <w:rPr>
          <w:color w:val="000000" w:themeColor="text1"/>
        </w:rPr>
        <w:t xml:space="preserve">health </w:t>
      </w:r>
      <w:r w:rsidR="008740AE" w:rsidRPr="00741FA6">
        <w:rPr>
          <w:color w:val="000000" w:themeColor="text1"/>
        </w:rPr>
        <w:t>and</w:t>
      </w:r>
      <w:r w:rsidR="00841A64" w:rsidRPr="00741FA6">
        <w:rPr>
          <w:color w:val="000000" w:themeColor="text1"/>
        </w:rPr>
        <w:t xml:space="preserve"> NDVI </w:t>
      </w:r>
      <w:r w:rsidR="001507B3" w:rsidRPr="00741FA6">
        <w:rPr>
          <w:color w:val="000000" w:themeColor="text1"/>
        </w:rPr>
        <w:t>in more diverse contexts</w:t>
      </w:r>
      <w:r w:rsidR="00227D90" w:rsidRPr="00741FA6">
        <w:rPr>
          <w:color w:val="000000" w:themeColor="text1"/>
        </w:rPr>
        <w:t>.</w:t>
      </w:r>
      <w:r w:rsidR="00841A64" w:rsidRPr="00741FA6">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741FA6">
        <w:rPr>
          <w:color w:val="000000" w:themeColor="text1"/>
          <w:shd w:val="clear" w:color="auto" w:fill="FFFFFF"/>
        </w:rPr>
        <w:t>While</w:t>
      </w:r>
      <w:r w:rsidR="00751D10" w:rsidRPr="00741FA6">
        <w:rPr>
          <w:color w:val="000000" w:themeColor="text1"/>
          <w:shd w:val="clear" w:color="auto" w:fill="FFFFFF"/>
        </w:rPr>
        <w:t xml:space="preserve"> cities are responsible for over 80% of global greenhouse gas emissions</w:t>
      </w:r>
      <w:r w:rsidR="00836CE4" w:rsidRPr="00741FA6">
        <w:rPr>
          <w:color w:val="000000" w:themeColor="text1"/>
          <w:shd w:val="clear" w:color="auto" w:fill="FFFFFF"/>
        </w:rPr>
        <w:t>,</w:t>
      </w:r>
      <w:r w:rsidR="00751D10"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741FA6">
        <w:rPr>
          <w:color w:val="000000" w:themeColor="text1"/>
          <w:shd w:val="clear" w:color="auto" w:fill="FFFFFF"/>
        </w:rPr>
        <w:fldChar w:fldCharType="separate"/>
      </w:r>
      <w:r w:rsidR="007B4DCE" w:rsidRPr="00741FA6">
        <w:rPr>
          <w:color w:val="000000" w:themeColor="text1"/>
          <w:vertAlign w:val="superscript"/>
        </w:rPr>
        <w:t>2</w:t>
      </w:r>
      <w:r w:rsidR="00751D10" w:rsidRPr="00741FA6">
        <w:rPr>
          <w:color w:val="000000" w:themeColor="text1"/>
          <w:shd w:val="clear" w:color="auto" w:fill="FFFFFF"/>
        </w:rPr>
        <w:fldChar w:fldCharType="end"/>
      </w:r>
      <w:r w:rsidR="001C57B1" w:rsidRPr="00741FA6">
        <w:rPr>
          <w:color w:val="000000" w:themeColor="text1"/>
          <w:shd w:val="clear" w:color="auto" w:fill="FFFFFF"/>
        </w:rPr>
        <w:t xml:space="preserve"> emissions per capita</w:t>
      </w:r>
      <w:r w:rsidR="00F06C1D" w:rsidRPr="00741FA6">
        <w:rPr>
          <w:color w:val="000000" w:themeColor="text1"/>
          <w:shd w:val="clear" w:color="auto" w:fill="FFFFFF"/>
        </w:rPr>
        <w:t xml:space="preserve"> in developed nations</w:t>
      </w:r>
      <w:r w:rsidR="001C57B1" w:rsidRPr="00741FA6">
        <w:rPr>
          <w:color w:val="000000" w:themeColor="text1"/>
          <w:shd w:val="clear" w:color="auto" w:fill="FFFFFF"/>
        </w:rPr>
        <w:t xml:space="preserve"> tend to be lower in cities than in less dense communities</w:t>
      </w:r>
      <w:r w:rsidR="00205BBE" w:rsidRPr="00741FA6">
        <w:rPr>
          <w:color w:val="000000" w:themeColor="text1"/>
          <w:shd w:val="clear" w:color="auto" w:fill="FFFFFF"/>
        </w:rPr>
        <w:t xml:space="preserve"> due to more efficient</w:t>
      </w:r>
      <w:r w:rsidR="00DB1587" w:rsidRPr="00741FA6">
        <w:rPr>
          <w:color w:val="000000" w:themeColor="text1"/>
          <w:shd w:val="clear" w:color="auto" w:fill="FFFFFF"/>
        </w:rPr>
        <w:t xml:space="preserve"> </w:t>
      </w:r>
      <w:r w:rsidR="00205BBE" w:rsidRPr="00741FA6">
        <w:rPr>
          <w:color w:val="000000" w:themeColor="text1"/>
          <w:shd w:val="clear" w:color="auto" w:fill="FFFFFF"/>
        </w:rPr>
        <w:t xml:space="preserve">transportation, </w:t>
      </w:r>
      <w:r w:rsidR="00DB1587" w:rsidRPr="00741FA6">
        <w:rPr>
          <w:color w:val="000000" w:themeColor="text1"/>
          <w:shd w:val="clear" w:color="auto" w:fill="FFFFFF"/>
        </w:rPr>
        <w:t>energy production</w:t>
      </w:r>
      <w:r w:rsidR="00205BBE" w:rsidRPr="00741FA6">
        <w:rPr>
          <w:color w:val="000000" w:themeColor="text1"/>
          <w:shd w:val="clear" w:color="auto" w:fill="FFFFFF"/>
        </w:rPr>
        <w:t>, and</w:t>
      </w:r>
      <w:r w:rsidR="00DB1587" w:rsidRPr="00741FA6">
        <w:rPr>
          <w:color w:val="000000" w:themeColor="text1"/>
          <w:shd w:val="clear" w:color="auto" w:fill="FFFFFF"/>
        </w:rPr>
        <w:t xml:space="preserve"> land use</w:t>
      </w:r>
      <w:r w:rsidR="00FD73CF" w:rsidRPr="00741FA6">
        <w:rPr>
          <w:color w:val="000000" w:themeColor="text1"/>
          <w:shd w:val="clear" w:color="auto" w:fill="FFFFFF"/>
        </w:rPr>
        <w:t>.</w:t>
      </w:r>
      <w:r w:rsidR="003B1DDA"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741FA6">
        <w:rPr>
          <w:color w:val="000000" w:themeColor="text1"/>
          <w:shd w:val="clear" w:color="auto" w:fill="FFFFFF"/>
        </w:rPr>
        <w:fldChar w:fldCharType="separate"/>
      </w:r>
      <w:r w:rsidR="007B4DCE" w:rsidRPr="00741FA6">
        <w:rPr>
          <w:color w:val="000000" w:themeColor="text1"/>
          <w:vertAlign w:val="superscript"/>
        </w:rPr>
        <w:t>3</w:t>
      </w:r>
      <w:r w:rsidR="003B1DDA" w:rsidRPr="00741FA6">
        <w:rPr>
          <w:color w:val="000000" w:themeColor="text1"/>
          <w:shd w:val="clear" w:color="auto" w:fill="FFFFFF"/>
        </w:rPr>
        <w:fldChar w:fldCharType="end"/>
      </w:r>
      <w:r w:rsidR="001C57B1" w:rsidRPr="00741FA6">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5EF57145"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ED7F58">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42628212"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4A070357"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CD5550">
        <w:t>exposure response function</w:t>
      </w:r>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69001DC9"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2C11BE28"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r w:rsidR="00EC2502">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53EB291E" w:rsidR="00E32FAA" w:rsidRPr="00E32FAA" w:rsidRDefault="00435EC8" w:rsidP="00741FA6">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6456D2AF" w:rsidR="00E32FAA" w:rsidRPr="00741FA6" w:rsidRDefault="00E32FAA" w:rsidP="00741FA6">
      <w:pPr>
        <w:pStyle w:val="NormalWeb"/>
        <w:spacing w:before="240" w:beforeAutospacing="0" w:after="240" w:afterAutospacing="0"/>
        <w:rPr>
          <w:i/>
        </w:rPr>
      </w:pPr>
      <w:r w:rsidRPr="00E32FAA">
        <w:t xml:space="preserve">We </w:t>
      </w:r>
      <w:r>
        <w:t>sum</w:t>
      </w:r>
      <w:r w:rsidR="005C2AF3">
        <w:t>med</w:t>
      </w:r>
      <w:r>
        <w:t xml:space="preserve"> </w:t>
      </w:r>
      <w:r w:rsidR="003D06C1">
        <w:t xml:space="preserve">the product of </w:t>
      </w:r>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r w:rsidR="003D06C1">
        <w:t xml:space="preserve"> across each 100m pixel (i) within the urban boundary to </w:t>
      </w:r>
      <w:r w:rsidR="003D06C1" w:rsidRPr="00E32FAA">
        <w:t xml:space="preserve">calculate the </w:t>
      </w:r>
      <w:r w:rsidR="003D06C1">
        <w:t xml:space="preserve">city change in </w:t>
      </w:r>
      <w:r w:rsidR="003D06C1" w:rsidRPr="00E32FAA">
        <w:t>annual greenspace related mortality (</w:t>
      </w:r>
      <m:oMath>
        <m:r>
          <w:rPr>
            <w:rFonts w:ascii="Cambria Math" w:hAnsi="Cambria Math"/>
          </w:rPr>
          <m:t>Δmortality</m:t>
        </m:r>
      </m:oMath>
      <w:r w:rsidR="003D06C1" w:rsidRPr="00E32FAA">
        <w:t>)</w:t>
      </w:r>
      <w:r w:rsidRPr="00E32FAA">
        <w:t>.</w:t>
      </w:r>
      <w:r>
        <w:t xml:space="preserve"> </w:t>
      </w:r>
      <w:r w:rsidR="00C92231" w:rsidRPr="00741FA6">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741FA6">
        <w:rPr>
          <w:color w:val="000000" w:themeColor="text1"/>
        </w:rPr>
        <w:fldChar w:fldCharType="begin"/>
      </w:r>
      <w:r w:rsidR="00C92231" w:rsidRPr="00741FA6">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6</w:t>
      </w:r>
      <w:r w:rsidR="00C92231" w:rsidRPr="00741FA6">
        <w:rPr>
          <w:color w:val="000000" w:themeColor="text1"/>
        </w:rPr>
        <w:fldChar w:fldCharType="end"/>
      </w:r>
      <w:r w:rsidR="00C92231" w:rsidRPr="00741FA6">
        <w:rPr>
          <w:color w:val="000000" w:themeColor="text1"/>
        </w:rPr>
        <w:t xml:space="preserve"> and increased physical activity among children and adolescents</w:t>
      </w:r>
      <w:r w:rsidR="00C92231" w:rsidRPr="00741FA6">
        <w:rPr>
          <w:color w:val="000000" w:themeColor="text1"/>
        </w:rPr>
        <w:fldChar w:fldCharType="begin"/>
      </w:r>
      <w:r w:rsidR="00C92231" w:rsidRPr="00741FA6">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6</w:t>
      </w:r>
      <w:r w:rsidR="00C92231" w:rsidRPr="00741FA6">
        <w:rPr>
          <w:color w:val="000000" w:themeColor="text1"/>
        </w:rPr>
        <w:fldChar w:fldCharType="end"/>
      </w:r>
      <w:r w:rsidR="00C92231" w:rsidRPr="00741FA6">
        <w:rPr>
          <w:color w:val="000000" w:themeColor="text1"/>
        </w:rPr>
        <w:t>, and a large national study found that higher NDVI was associated with decreased risk of infant and under-5 mortality.</w:t>
      </w:r>
      <w:r w:rsidR="00C92231" w:rsidRPr="00741FA6">
        <w:rPr>
          <w:color w:val="000000" w:themeColor="text1"/>
        </w:rPr>
        <w:fldChar w:fldCharType="begin"/>
      </w:r>
      <w:r w:rsidR="00C92231" w:rsidRPr="00741FA6">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7</w:t>
      </w:r>
      <w:r w:rsidR="00C92231" w:rsidRPr="00741FA6">
        <w:rPr>
          <w:color w:val="000000" w:themeColor="text1"/>
        </w:rPr>
        <w:fldChar w:fldCharType="end"/>
      </w:r>
    </w:p>
    <w:p w14:paraId="3DDDFDB0" w14:textId="71DD7C6E" w:rsidR="005A1DF9" w:rsidRDefault="00E32FAA" w:rsidP="00E32FAA">
      <w:pPr>
        <w:pStyle w:val="NormalWeb"/>
        <w:spacing w:before="240" w:beforeAutospacing="0" w:after="240" w:afterAutospacing="0"/>
        <w:jc w:val="center"/>
        <w:rPr>
          <w:ins w:id="4" w:author="Martin, Greta Katherine" w:date="2025-08-07T11:52:00Z" w16du:dateUtc="2025-08-07T15:52:00Z"/>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57207FB8" w14:textId="1356B517" w:rsidR="009F2452" w:rsidRDefault="009F2452" w:rsidP="009F2452">
      <w:pPr>
        <w:pStyle w:val="NormalWeb"/>
        <w:spacing w:before="240" w:beforeAutospacing="0" w:after="240" w:afterAutospacing="0"/>
        <w:rPr>
          <w:ins w:id="5" w:author="Martin, Greta Katherine" w:date="2025-08-07T11:52:00Z" w16du:dateUtc="2025-08-07T15:52:00Z"/>
          <w:i/>
          <w:iCs/>
          <w:color w:val="000000" w:themeColor="text1"/>
          <w:shd w:val="clear" w:color="auto" w:fill="FFFFFF"/>
        </w:rPr>
      </w:pPr>
      <w:ins w:id="6" w:author="Martin, Greta Katherine" w:date="2025-08-07T11:52:00Z" w16du:dateUtc="2025-08-07T15:52:00Z">
        <w:r>
          <w:rPr>
            <w:i/>
            <w:iCs/>
            <w:color w:val="000000" w:themeColor="text1"/>
            <w:shd w:val="clear" w:color="auto" w:fill="FFFFFF"/>
          </w:rPr>
          <w:lastRenderedPageBreak/>
          <w:t>Quantifying uncertainty</w:t>
        </w:r>
      </w:ins>
    </w:p>
    <w:p w14:paraId="62EC6505" w14:textId="558B21AE" w:rsidR="009F2452" w:rsidRPr="009F2452" w:rsidRDefault="009F2452" w:rsidP="009F2452">
      <w:pPr>
        <w:pStyle w:val="NormalWeb"/>
        <w:spacing w:before="240" w:beforeAutospacing="0" w:after="240" w:afterAutospacing="0"/>
        <w:rPr>
          <w:color w:val="000000" w:themeColor="text1"/>
          <w:shd w:val="clear" w:color="auto" w:fill="FFFFFF"/>
        </w:rPr>
        <w:pPrChange w:id="7" w:author="Martin, Greta Katherine" w:date="2025-08-07T11:52:00Z" w16du:dateUtc="2025-08-07T15:52:00Z">
          <w:pPr>
            <w:pStyle w:val="NormalWeb"/>
            <w:spacing w:before="240" w:beforeAutospacing="0" w:after="240" w:afterAutospacing="0"/>
            <w:jc w:val="center"/>
          </w:pPr>
        </w:pPrChange>
      </w:pPr>
      <w:ins w:id="8" w:author="Martin, Greta Katherine" w:date="2025-08-07T11:53:00Z" w16du:dateUtc="2025-08-07T15:53:00Z">
        <w:r>
          <w:rPr>
            <w:color w:val="000000" w:themeColor="text1"/>
            <w:shd w:val="clear" w:color="auto" w:fill="FFFFFF"/>
          </w:rPr>
          <w:t>W</w:t>
        </w:r>
      </w:ins>
      <w:ins w:id="9" w:author="Martin, Greta Katherine" w:date="2025-08-07T11:52:00Z" w16du:dateUtc="2025-08-07T15:52:00Z">
        <w:r>
          <w:rPr>
            <w:color w:val="000000" w:themeColor="text1"/>
            <w:shd w:val="clear" w:color="auto" w:fill="FFFFFF"/>
          </w:rPr>
          <w:t>e ran 10</w:t>
        </w:r>
      </w:ins>
      <w:ins w:id="10" w:author="Martin, Greta Katherine" w:date="2025-08-07T11:53:00Z" w16du:dateUtc="2025-08-07T15:53:00Z">
        <w:r>
          <w:rPr>
            <w:color w:val="000000" w:themeColor="text1"/>
            <w:shd w:val="clear" w:color="auto" w:fill="FFFFFF"/>
          </w:rPr>
          <w:t>,</w:t>
        </w:r>
      </w:ins>
      <w:ins w:id="11" w:author="Martin, Greta Katherine" w:date="2025-08-07T11:52:00Z" w16du:dateUtc="2025-08-07T15:52:00Z">
        <w:r>
          <w:rPr>
            <w:color w:val="000000" w:themeColor="text1"/>
            <w:shd w:val="clear" w:color="auto" w:fill="FFFFFF"/>
          </w:rPr>
          <w:t>00</w:t>
        </w:r>
      </w:ins>
      <w:ins w:id="12" w:author="Martin, Greta Katherine" w:date="2025-08-07T11:53:00Z" w16du:dateUtc="2025-08-07T15:53:00Z">
        <w:r>
          <w:rPr>
            <w:color w:val="000000" w:themeColor="text1"/>
            <w:shd w:val="clear" w:color="auto" w:fill="FFFFFF"/>
          </w:rPr>
          <w:t>0</w:t>
        </w:r>
      </w:ins>
      <w:ins w:id="13" w:author="Martin, Greta Katherine" w:date="2025-08-07T11:52:00Z" w16du:dateUtc="2025-08-07T15:52:00Z">
        <w:r>
          <w:rPr>
            <w:color w:val="000000" w:themeColor="text1"/>
            <w:shd w:val="clear" w:color="auto" w:fill="FFFFFF"/>
          </w:rPr>
          <w:t xml:space="preserve"> Monte Carlo simulations of Equation </w:t>
        </w:r>
      </w:ins>
      <w:ins w:id="14" w:author="Martin, Greta Katherine" w:date="2025-08-07T11:53:00Z" w16du:dateUtc="2025-08-07T15:53:00Z">
        <w:r>
          <w:rPr>
            <w:color w:val="000000" w:themeColor="text1"/>
            <w:shd w:val="clear" w:color="auto" w:fill="FFFFFF"/>
          </w:rPr>
          <w:t>3</w:t>
        </w:r>
      </w:ins>
      <w:ins w:id="15" w:author="Martin, Greta Katherine" w:date="2025-08-07T11:52:00Z" w16du:dateUtc="2025-08-07T15:52:00Z">
        <w:r>
          <w:rPr>
            <w:color w:val="000000" w:themeColor="text1"/>
            <w:shd w:val="clear" w:color="auto" w:fill="FFFFFF"/>
          </w:rPr>
          <w:t xml:space="preserve"> for each </w:t>
        </w:r>
      </w:ins>
      <w:ins w:id="16" w:author="Martin, Greta Katherine" w:date="2025-08-07T11:53:00Z" w16du:dateUtc="2025-08-07T15:53:00Z">
        <w:r>
          <w:rPr>
            <w:color w:val="000000" w:themeColor="text1"/>
            <w:shd w:val="clear" w:color="auto" w:fill="FFFFFF"/>
          </w:rPr>
          <w:t>city t</w:t>
        </w:r>
        <w:r>
          <w:rPr>
            <w:color w:val="000000" w:themeColor="text1"/>
            <w:shd w:val="clear" w:color="auto" w:fill="FFFFFF"/>
          </w:rPr>
          <w:t>o estimate uncertainty intervals</w:t>
        </w:r>
        <w:r>
          <w:rPr>
            <w:color w:val="000000" w:themeColor="text1"/>
            <w:shd w:val="clear" w:color="auto" w:fill="FFFFFF"/>
          </w:rPr>
          <w:t xml:space="preserve"> of our </w:t>
        </w:r>
      </w:ins>
      <w:ins w:id="17" w:author="Martin, Greta Katherine" w:date="2025-08-07T11:54:00Z" w16du:dateUtc="2025-08-07T15:54:00Z">
        <w:r>
          <w:rPr>
            <w:color w:val="000000" w:themeColor="text1"/>
            <w:shd w:val="clear" w:color="auto" w:fill="FFFFFF"/>
          </w:rPr>
          <w:t>mortality estimates from changes in NDVI. We used estimates of error provided in the meta-analysis</w:t>
        </w:r>
      </w:ins>
      <w:ins w:id="18" w:author="Martin, Greta Katherine" w:date="2025-08-07T15:26:00Z" w16du:dateUtc="2025-08-07T19:26:00Z">
        <w:r w:rsidR="006E755F">
          <w:rPr>
            <w:color w:val="000000" w:themeColor="text1"/>
            <w:shd w:val="clear" w:color="auto" w:fill="FFFFFF"/>
            <w:vertAlign w:val="superscript"/>
          </w:rPr>
          <w:t>9</w:t>
        </w:r>
      </w:ins>
      <w:ins w:id="19" w:author="Martin, Greta Katherine" w:date="2025-08-07T11:54:00Z" w16du:dateUtc="2025-08-07T15:54:00Z">
        <w:r>
          <w:rPr>
            <w:color w:val="000000" w:themeColor="text1"/>
            <w:shd w:val="clear" w:color="auto" w:fill="FFFFFF"/>
          </w:rPr>
          <w:t xml:space="preserve"> and by the GBD study</w:t>
        </w:r>
      </w:ins>
      <w:ins w:id="20" w:author="Martin, Greta Katherine" w:date="2025-08-07T15:26:00Z" w16du:dateUtc="2025-08-07T19:26:00Z">
        <w:r w:rsidR="006E755F">
          <w:rPr>
            <w:color w:val="000000" w:themeColor="text1"/>
            <w:shd w:val="clear" w:color="auto" w:fill="FFFFFF"/>
            <w:vertAlign w:val="superscript"/>
          </w:rPr>
          <w:t>34</w:t>
        </w:r>
      </w:ins>
      <w:ins w:id="21" w:author="Martin, Greta Katherine" w:date="2025-08-07T11:54:00Z" w16du:dateUtc="2025-08-07T15:54:00Z">
        <w:r>
          <w:rPr>
            <w:color w:val="000000" w:themeColor="text1"/>
            <w:shd w:val="clear" w:color="auto" w:fill="FFFFFF"/>
          </w:rPr>
          <w:t xml:space="preserve"> to draw from normal distribution</w:t>
        </w:r>
      </w:ins>
      <w:ins w:id="22" w:author="Martin, Greta Katherine" w:date="2025-08-07T11:55:00Z" w16du:dateUtc="2025-08-07T15:55:00Z">
        <w:r>
          <w:rPr>
            <w:color w:val="000000" w:themeColor="text1"/>
            <w:shd w:val="clear" w:color="auto" w:fill="FFFFFF"/>
          </w:rPr>
          <w:t xml:space="preserve">s of the hazard ratio and baseline mortality estimates. For each simulation, the same draw of the hazard ratio was used for all cities. </w:t>
        </w:r>
      </w:ins>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2080F74E" w:rsidR="00083DB1"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ins w:id="23" w:author="Martin, Greta Katherine" w:date="2025-08-07T12:55:00Z" w16du:dateUtc="2025-08-07T16:55:00Z">
        <w:r w:rsidR="00E13389">
          <w:t xml:space="preserve"> (Fig. S3)</w:t>
        </w:r>
      </w:ins>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Fig. S</w:t>
      </w:r>
      <w:ins w:id="24" w:author="Martin, Greta Katherine" w:date="2025-08-07T12:55:00Z" w16du:dateUtc="2025-08-07T16:55:00Z">
        <w:r w:rsidR="00E13389">
          <w:t>4</w:t>
        </w:r>
      </w:ins>
      <w:del w:id="25" w:author="Martin, Greta Katherine" w:date="2025-08-07T12:55:00Z" w16du:dateUtc="2025-08-07T16:55:00Z">
        <w:r w:rsidR="00182372" w:rsidDel="00E13389">
          <w:delText>3</w:delText>
        </w:r>
      </w:del>
      <w:r w:rsidR="00182372">
        <w:t xml:space="preserve">),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4BC6BD09" w:rsidR="00222625" w:rsidRPr="00E150CA" w:rsidRDefault="005B2413" w:rsidP="00551D54">
      <w:pPr>
        <w:rPr>
          <w:b/>
          <w:bCs/>
        </w:rPr>
      </w:pPr>
      <w:ins w:id="26" w:author="Martin, Greta Katherine" w:date="2025-08-07T16:02:00Z" w16du:dateUtc="2025-08-07T20:02:00Z">
        <w:r>
          <w:rPr>
            <w:b/>
            <w:bCs/>
            <w:noProof/>
          </w:rPr>
          <w:lastRenderedPageBreak/>
          <w:drawing>
            <wp:inline distT="0" distB="0" distL="0" distR="0" wp14:anchorId="224EE600" wp14:editId="0C1AC2EA">
              <wp:extent cx="5943600" cy="5943600"/>
              <wp:effectExtent l="0" t="0" r="0" b="0"/>
              <wp:docPr id="1182155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155818" name="Picture 1182155818"/>
                      <pic:cNvPicPr/>
                    </pic:nvPicPr>
                    <pic:blipFill>
                      <a:blip r:embed="rId9"/>
                      <a:stretch>
                        <a:fillRect/>
                      </a:stretch>
                    </pic:blipFill>
                    <pic:spPr>
                      <a:xfrm>
                        <a:off x="0" y="0"/>
                        <a:ext cx="5943600" cy="5943600"/>
                      </a:xfrm>
                      <a:prstGeom prst="rect">
                        <a:avLst/>
                      </a:prstGeom>
                    </pic:spPr>
                  </pic:pic>
                </a:graphicData>
              </a:graphic>
            </wp:inline>
          </w:drawing>
        </w:r>
      </w:ins>
      <w:del w:id="27" w:author="Martin, Greta Katherine" w:date="2025-08-07T12:30:00Z" w16du:dateUtc="2025-08-07T16:30:00Z">
        <w:r w:rsidR="00222625" w:rsidDel="008049D1">
          <w:rPr>
            <w:b/>
            <w:bCs/>
            <w:noProof/>
          </w:rPr>
          <w:drawing>
            <wp:anchor distT="0" distB="0" distL="114300" distR="114300" simplePos="0" relativeHeight="251683840" behindDoc="1" locked="0" layoutInCell="1" allowOverlap="1" wp14:anchorId="5642940D" wp14:editId="51D7280A">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10"/>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del>
    </w:p>
    <w:p w14:paraId="3CBD27E3" w14:textId="4258930D"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w:t>
      </w:r>
      <w:ins w:id="28" w:author="Martin, Greta Katherine" w:date="2025-08-07T15:27:00Z" w16du:dateUtc="2025-08-07T19:27:00Z">
        <w:r w:rsidR="00141B44">
          <w:rPr>
            <w:i/>
            <w:iCs/>
          </w:rPr>
          <w:t xml:space="preserve"> (panel A) and climate classification (panel B)</w:t>
        </w:r>
      </w:ins>
      <w:r>
        <w:rPr>
          <w:i/>
          <w:iCs/>
        </w:rPr>
        <w:t>.</w:t>
      </w:r>
      <w:ins w:id="29" w:author="Martin, Greta Katherine" w:date="2025-08-07T16:03:00Z" w16du:dateUtc="2025-08-07T20:03:00Z">
        <w:r w:rsidR="005B2413">
          <w:rPr>
            <w:i/>
            <w:iCs/>
          </w:rPr>
          <w:t xml:space="preserve"> The 1,041 city average is shown with the black dashed line.</w:t>
        </w:r>
      </w:ins>
      <w:r>
        <w:rPr>
          <w:i/>
          <w:iCs/>
        </w:rPr>
        <w:t xml:space="preserve"> </w:t>
      </w:r>
      <w:ins w:id="30" w:author="Martin, Greta Katherine" w:date="2025-08-07T15:28:00Z" w16du:dateUtc="2025-08-07T19:28:00Z">
        <w:r w:rsidR="00141B44">
          <w:rPr>
            <w:i/>
            <w:iCs/>
          </w:rPr>
          <w:t>The polar climate classification was removed from panel B, because only one city from this climate zone is included in the analysis (</w:t>
        </w:r>
      </w:ins>
      <w:ins w:id="31" w:author="Martin, Greta Katherine" w:date="2025-08-07T15:29:00Z" w16du:dateUtc="2025-08-07T19:29:00Z">
        <w:r w:rsidR="00141B44">
          <w:rPr>
            <w:i/>
            <w:iCs/>
          </w:rPr>
          <w:t>El Alto, Bolivia).</w:t>
        </w:r>
      </w:ins>
      <w:del w:id="32" w:author="Martin, Greta Katherine" w:date="2025-08-07T15:28:00Z" w16du:dateUtc="2025-08-07T19:28:00Z">
        <w:r w:rsidDel="00141B44">
          <w:rPr>
            <w:i/>
            <w:iCs/>
          </w:rPr>
          <w:delText xml:space="preserve">Each thin line represents an individual city within the geographic region, while each thick line shows the average NDVI for all cities in that region, colored by </w:delText>
        </w:r>
        <w:r w:rsidR="007923E0" w:rsidDel="00141B44">
          <w:rPr>
            <w:i/>
            <w:iCs/>
          </w:rPr>
          <w:delText>climate classification</w:delText>
        </w:r>
        <w:r w:rsidDel="00141B44">
          <w:rPr>
            <w:i/>
            <w:iCs/>
          </w:rPr>
          <w:delText xml:space="preserve">. </w:delText>
        </w:r>
      </w:del>
    </w:p>
    <w:p w14:paraId="66BC6136" w14:textId="2E48617C" w:rsidR="00083DB1" w:rsidRDefault="00083DB1" w:rsidP="00551D54"/>
    <w:p w14:paraId="2F87ED76" w14:textId="496169A5"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ins w:id="33" w:author="Martin, Greta Katherine" w:date="2025-08-07T12:54:00Z" w16du:dateUtc="2025-08-07T16:54:00Z">
        <w:r w:rsidR="00E13389">
          <w:t>5</w:t>
        </w:r>
      </w:ins>
      <w:del w:id="34" w:author="Martin, Greta Katherine" w:date="2025-08-07T12:54:00Z" w16du:dateUtc="2025-08-07T16:54:00Z">
        <w:r w:rsidR="00736C52" w:rsidDel="00E13389">
          <w:delText>4</w:delText>
        </w:r>
      </w:del>
      <w:r w:rsidR="00B86455">
        <w:t xml:space="preserve">) and </w:t>
      </w:r>
      <w:proofErr w:type="spellStart"/>
      <w:r w:rsidR="00B86455">
        <w:t>Köppen</w:t>
      </w:r>
      <w:proofErr w:type="spellEnd"/>
      <w:r w:rsidR="00B86455">
        <w:t>-Geiger climate classification (Fig. S</w:t>
      </w:r>
      <w:ins w:id="35" w:author="Martin, Greta Katherine" w:date="2025-08-07T12:54:00Z" w16du:dateUtc="2025-08-07T16:54:00Z">
        <w:r w:rsidR="00E13389">
          <w:t>6</w:t>
        </w:r>
      </w:ins>
      <w:del w:id="36" w:author="Martin, Greta Katherine" w:date="2025-08-07T12:54:00Z" w16du:dateUtc="2025-08-07T16:54:00Z">
        <w:r w:rsidR="00B86455" w:rsidDel="00E13389">
          <w:delText>5</w:delText>
        </w:r>
      </w:del>
      <w:r w:rsidR="00B86455">
        <w:t>).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t>
      </w:r>
      <w:r w:rsidR="00A04320">
        <w:lastRenderedPageBreak/>
        <w:t xml:space="preserve">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4B6EB4B0" w:rsidR="00ED662B" w:rsidRDefault="00BF7C36" w:rsidP="00551D54">
      <w:r>
        <w:rPr>
          <w:noProof/>
        </w:rPr>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lastRenderedPageBreak/>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083DCD71" w14:textId="325C0E36"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7800012D"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Köppen-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67801D4C" w:rsidR="005C0060" w:rsidRDefault="005C0060" w:rsidP="005C0060">
      <w:r>
        <w:t xml:space="preserve">Globally, NDVI changes from 2014-2018 to 2019-2023 were associated with an estimated </w:t>
      </w:r>
      <w:r w:rsidR="00C97E06">
        <w:t>mean</w:t>
      </w:r>
      <w:r>
        <w:t xml:space="preserve"> </w:t>
      </w:r>
      <w:r w:rsidRPr="005C5123">
        <w:t xml:space="preserve">of </w:t>
      </w:r>
      <w:r w:rsidR="00BB6EFB" w:rsidRPr="005C5123">
        <w:t xml:space="preserve">0.19 </w:t>
      </w:r>
      <w:r w:rsidRPr="005C5123">
        <w:t xml:space="preserve">(95% CI: </w:t>
      </w:r>
      <w:r w:rsidR="00BB6EFB" w:rsidRPr="005C5123">
        <w:t>0.1</w:t>
      </w:r>
      <w:ins w:id="37" w:author="Martin, Greta Katherine" w:date="2025-08-07T10:50:00Z" w16du:dateUtc="2025-08-07T14:50:00Z">
        <w:r w:rsidR="005C5123">
          <w:t>19</w:t>
        </w:r>
      </w:ins>
      <w:del w:id="38" w:author="Martin, Greta Katherine" w:date="2025-08-07T10:50:00Z" w16du:dateUtc="2025-08-07T14:50:00Z">
        <w:r w:rsidR="00BB6EFB" w:rsidRPr="005C5123" w:rsidDel="005C5123">
          <w:delText>5</w:delText>
        </w:r>
      </w:del>
      <w:r w:rsidRPr="005C5123">
        <w:t xml:space="preserve">, </w:t>
      </w:r>
      <w:r w:rsidR="00BB6EFB" w:rsidRPr="005C5123">
        <w:t>0.2</w:t>
      </w:r>
      <w:ins w:id="39" w:author="Martin, Greta Katherine" w:date="2025-08-07T10:50:00Z" w16du:dateUtc="2025-08-07T14:50:00Z">
        <w:r w:rsidR="005C5123">
          <w:t>66</w:t>
        </w:r>
      </w:ins>
      <w:del w:id="40" w:author="Martin, Greta Katherine" w:date="2025-08-07T10:50:00Z" w16du:dateUtc="2025-08-07T14:50:00Z">
        <w:r w:rsidR="00BB6EFB" w:rsidRPr="005C5123" w:rsidDel="005C5123">
          <w:delText>5</w:delText>
        </w:r>
      </w:del>
      <w:r w:rsidRPr="005C5123">
        <w:t>) more</w:t>
      </w:r>
      <w:r>
        <w:t xml:space="preserv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165473">
        <w:t>d</w:t>
      </w:r>
      <w:r w:rsidR="005F0ECE">
        <w:t xml:space="preserve"> increases in NDVI across the time periods and more associated deaths in areas where NDVI decreased</w:t>
      </w:r>
      <w:r w:rsidR="00BE60DF">
        <w:t xml:space="preserve"> (Fig. 5A</w:t>
      </w:r>
      <w:r w:rsidR="00370984">
        <w:t xml:space="preserve"> &amp; 5B</w:t>
      </w:r>
      <w:r w:rsidR="00BE60DF">
        <w:t>)</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780EEA">
        <w:t xml:space="preserve">Due to several city outliers with large increases in urban greenspace, </w:t>
      </w:r>
      <w:r w:rsidR="00085466">
        <w:t xml:space="preserve">Eastern Europe had the largest mean reductions in deaths, with an estimated average of </w:t>
      </w:r>
      <w:r w:rsidR="00085466" w:rsidRPr="00520382">
        <w:t>7.05 (95%</w:t>
      </w:r>
      <w:r w:rsidR="00616FAE" w:rsidRPr="00520382">
        <w:t xml:space="preserve"> </w:t>
      </w:r>
      <w:r w:rsidR="00085466" w:rsidRPr="00520382">
        <w:t xml:space="preserve">CI: </w:t>
      </w:r>
      <w:ins w:id="41" w:author="Martin, Greta Katherine" w:date="2025-08-07T11:16:00Z" w16du:dateUtc="2025-08-07T15:16:00Z">
        <w:r w:rsidR="00520382">
          <w:t>4</w:t>
        </w:r>
      </w:ins>
      <w:del w:id="42" w:author="Martin, Greta Katherine" w:date="2025-08-07T11:16:00Z" w16du:dateUtc="2025-08-07T15:16:00Z">
        <w:r w:rsidR="00085466" w:rsidRPr="00520382" w:rsidDel="00520382">
          <w:delText>5</w:delText>
        </w:r>
      </w:del>
      <w:r w:rsidR="00085466" w:rsidRPr="00520382">
        <w:t>.</w:t>
      </w:r>
      <w:ins w:id="43" w:author="Martin, Greta Katherine" w:date="2025-08-07T11:16:00Z" w16du:dateUtc="2025-08-07T15:16:00Z">
        <w:r w:rsidR="00520382">
          <w:t>19</w:t>
        </w:r>
      </w:ins>
      <w:del w:id="44" w:author="Martin, Greta Katherine" w:date="2025-08-07T11:16:00Z" w16du:dateUtc="2025-08-07T15:16:00Z">
        <w:r w:rsidR="00085466" w:rsidRPr="00520382" w:rsidDel="00520382">
          <w:delText>14</w:delText>
        </w:r>
      </w:del>
      <w:r w:rsidR="00085466" w:rsidRPr="00520382">
        <w:t xml:space="preserve">, </w:t>
      </w:r>
      <w:ins w:id="45" w:author="Martin, Greta Katherine" w:date="2025-08-07T11:16:00Z" w16du:dateUtc="2025-08-07T15:16:00Z">
        <w:r w:rsidR="00520382">
          <w:t>9</w:t>
        </w:r>
      </w:ins>
      <w:del w:id="46" w:author="Martin, Greta Katherine" w:date="2025-08-07T11:16:00Z" w16du:dateUtc="2025-08-07T15:16:00Z">
        <w:r w:rsidR="00085466" w:rsidRPr="00520382" w:rsidDel="00520382">
          <w:delText>11</w:delText>
        </w:r>
      </w:del>
      <w:r w:rsidR="00085466" w:rsidRPr="00520382">
        <w:t>.</w:t>
      </w:r>
      <w:ins w:id="47" w:author="Martin, Greta Katherine" w:date="2025-08-07T11:16:00Z" w16du:dateUtc="2025-08-07T15:16:00Z">
        <w:r w:rsidR="00520382">
          <w:t>87</w:t>
        </w:r>
      </w:ins>
      <w:del w:id="48" w:author="Martin, Greta Katherine" w:date="2025-08-07T11:16:00Z" w16du:dateUtc="2025-08-07T15:16:00Z">
        <w:r w:rsidR="00085466" w:rsidRPr="00520382" w:rsidDel="00520382">
          <w:delText>00</w:delText>
        </w:r>
      </w:del>
      <w:r w:rsidR="00085466" w:rsidRPr="00520382">
        <w:t>)</w:t>
      </w:r>
      <w:r w:rsidR="00085466">
        <w:t xml:space="preserve"> avoided deaths per 100,000.  </w:t>
      </w:r>
      <w:r>
        <w:t xml:space="preserve">Eastern Asia had a </w:t>
      </w:r>
      <w:r w:rsidR="00B75AD6">
        <w:t xml:space="preserve">mean </w:t>
      </w:r>
      <w:r>
        <w:t xml:space="preserve">reduction of </w:t>
      </w:r>
      <w:r w:rsidR="00DD7A8E" w:rsidRPr="00520382">
        <w:t>4.</w:t>
      </w:r>
      <w:r w:rsidR="00B75AD6" w:rsidRPr="00520382">
        <w:t>18</w:t>
      </w:r>
      <w:r w:rsidR="00DD7A8E" w:rsidRPr="00520382">
        <w:t xml:space="preserve"> (</w:t>
      </w:r>
      <w:r w:rsidR="00B75AD6" w:rsidRPr="00520382">
        <w:t>95% CI: 2.</w:t>
      </w:r>
      <w:ins w:id="49" w:author="Martin, Greta Katherine" w:date="2025-08-07T11:16:00Z" w16du:dateUtc="2025-08-07T15:16:00Z">
        <w:r w:rsidR="00520382">
          <w:t>48</w:t>
        </w:r>
      </w:ins>
      <w:del w:id="50" w:author="Martin, Greta Katherine" w:date="2025-08-07T11:16:00Z" w16du:dateUtc="2025-08-07T15:16:00Z">
        <w:r w:rsidR="00B75AD6" w:rsidRPr="00520382" w:rsidDel="00520382">
          <w:delText>70</w:delText>
        </w:r>
      </w:del>
      <w:r w:rsidR="00B75AD6" w:rsidRPr="00520382">
        <w:t xml:space="preserve">, </w:t>
      </w:r>
      <w:ins w:id="51" w:author="Martin, Greta Katherine" w:date="2025-08-07T11:17:00Z" w16du:dateUtc="2025-08-07T15:17:00Z">
        <w:r w:rsidR="00520382">
          <w:t>5.87</w:t>
        </w:r>
      </w:ins>
      <w:del w:id="52" w:author="Martin, Greta Katherine" w:date="2025-08-07T11:17:00Z" w16du:dateUtc="2025-08-07T15:17:00Z">
        <w:r w:rsidR="00B75AD6" w:rsidRPr="00520382" w:rsidDel="00520382">
          <w:delText>7.33</w:delText>
        </w:r>
      </w:del>
      <w:r w:rsidR="00DD7A8E" w:rsidRPr="00520382">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ins w:id="53" w:author="Martin, Greta Katherine" w:date="2025-08-07T11:18:00Z" w16du:dateUtc="2025-08-07T15:18:00Z">
        <w:r w:rsidR="00520382">
          <w:t>4</w:t>
        </w:r>
      </w:ins>
      <w:r w:rsidR="00DD7A8E">
        <w:t xml:space="preserve"> (</w:t>
      </w:r>
      <w:r w:rsidR="00B75AD6">
        <w:t>95%</w:t>
      </w:r>
      <w:r w:rsidR="00E57E5E">
        <w:t xml:space="preserve"> </w:t>
      </w:r>
      <w:r w:rsidR="00B75AD6">
        <w:t>CI: 2.</w:t>
      </w:r>
      <w:ins w:id="54" w:author="Martin, Greta Katherine" w:date="2025-08-07T11:19:00Z" w16du:dateUtc="2025-08-07T15:19:00Z">
        <w:r w:rsidR="00520382">
          <w:t>06</w:t>
        </w:r>
      </w:ins>
      <w:del w:id="55" w:author="Martin, Greta Katherine" w:date="2025-08-07T11:19:00Z" w16du:dateUtc="2025-08-07T15:19:00Z">
        <w:r w:rsidR="00B75AD6" w:rsidDel="00520382">
          <w:delText>17</w:delText>
        </w:r>
      </w:del>
      <w:r w:rsidR="00B75AD6">
        <w:t xml:space="preserve">, </w:t>
      </w:r>
      <w:ins w:id="56" w:author="Martin, Greta Katherine" w:date="2025-08-07T11:19:00Z" w16du:dateUtc="2025-08-07T15:19:00Z">
        <w:r w:rsidR="00520382">
          <w:t>4.79</w:t>
        </w:r>
      </w:ins>
      <w:del w:id="57" w:author="Martin, Greta Katherine" w:date="2025-08-07T11:19:00Z" w16du:dateUtc="2025-08-07T15:19:00Z">
        <w:r w:rsidR="00B75AD6" w:rsidDel="00520382">
          <w:delText>6.03</w:delText>
        </w:r>
      </w:del>
      <w:r w:rsidR="00DD7A8E">
        <w:t>)</w:t>
      </w:r>
      <w:r>
        <w:t xml:space="preserve"> and </w:t>
      </w:r>
      <w:r w:rsidR="00B75AD6">
        <w:t>4.58</w:t>
      </w:r>
      <w:r w:rsidR="00DD7A8E">
        <w:t xml:space="preserve"> (</w:t>
      </w:r>
      <w:r w:rsidR="00B75AD6">
        <w:t>95% CI: 2.</w:t>
      </w:r>
      <w:ins w:id="58" w:author="Martin, Greta Katherine" w:date="2025-08-07T11:19:00Z" w16du:dateUtc="2025-08-07T15:19:00Z">
        <w:r w:rsidR="00520382">
          <w:t>74</w:t>
        </w:r>
      </w:ins>
      <w:del w:id="59" w:author="Martin, Greta Katherine" w:date="2025-08-07T11:19:00Z" w16du:dateUtc="2025-08-07T15:19:00Z">
        <w:r w:rsidR="00B75AD6" w:rsidDel="00520382">
          <w:delText>99</w:delText>
        </w:r>
      </w:del>
      <w:r w:rsidR="00B75AD6">
        <w:t xml:space="preserve">, </w:t>
      </w:r>
      <w:ins w:id="60" w:author="Martin, Greta Katherine" w:date="2025-08-07T11:19:00Z" w16du:dateUtc="2025-08-07T15:19:00Z">
        <w:r w:rsidR="00520382">
          <w:t>6</w:t>
        </w:r>
      </w:ins>
      <w:del w:id="61" w:author="Martin, Greta Katherine" w:date="2025-08-07T11:19:00Z" w16du:dateUtc="2025-08-07T15:19:00Z">
        <w:r w:rsidR="00B75AD6" w:rsidDel="00520382">
          <w:delText>7</w:delText>
        </w:r>
      </w:del>
      <w:r w:rsidR="00B75AD6">
        <w:t>.</w:t>
      </w:r>
      <w:ins w:id="62" w:author="Martin, Greta Katherine" w:date="2025-08-07T11:19:00Z" w16du:dateUtc="2025-08-07T15:19:00Z">
        <w:r w:rsidR="00520382">
          <w:t>40</w:t>
        </w:r>
      </w:ins>
      <w:del w:id="63" w:author="Martin, Greta Katherine" w:date="2025-08-07T11:19:00Z" w16du:dateUtc="2025-08-07T15:19:00Z">
        <w:r w:rsidR="00B75AD6" w:rsidDel="00520382">
          <w:delText>93</w:delText>
        </w:r>
      </w:del>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w:t>
      </w:r>
      <w:ins w:id="64" w:author="Martin, Greta Katherine" w:date="2025-08-07T11:33:00Z" w16du:dateUtc="2025-08-07T15:33:00Z">
        <w:r w:rsidR="00807A05">
          <w:t>2</w:t>
        </w:r>
      </w:ins>
      <w:del w:id="65" w:author="Martin, Greta Katherine" w:date="2025-08-07T11:33:00Z" w16du:dateUtc="2025-08-07T15:33:00Z">
        <w:r w:rsidR="00B75AD6" w:rsidDel="00807A05">
          <w:delText>3</w:delText>
        </w:r>
      </w:del>
      <w:r w:rsidR="00B75AD6">
        <w:t>,</w:t>
      </w:r>
      <w:ins w:id="66" w:author="Martin, Greta Katherine" w:date="2025-08-07T11:33:00Z" w16du:dateUtc="2025-08-07T15:33:00Z">
        <w:r w:rsidR="00807A05">
          <w:t>2</w:t>
        </w:r>
      </w:ins>
      <w:del w:id="67" w:author="Martin, Greta Katherine" w:date="2025-08-07T11:33:00Z" w16du:dateUtc="2025-08-07T15:33:00Z">
        <w:r w:rsidR="008A51B6" w:rsidDel="00807A05">
          <w:delText>3</w:delText>
        </w:r>
      </w:del>
      <w:r w:rsidR="008A51B6">
        <w:t>00</w:t>
      </w:r>
      <w:r w:rsidR="00B75AD6">
        <w:t xml:space="preserve">, </w:t>
      </w:r>
      <w:ins w:id="68" w:author="Martin, Greta Katherine" w:date="2025-08-07T11:33:00Z" w16du:dateUtc="2025-08-07T15:33:00Z">
        <w:r w:rsidR="00807A05">
          <w:t>28</w:t>
        </w:r>
      </w:ins>
      <w:del w:id="69" w:author="Martin, Greta Katherine" w:date="2025-08-07T11:33:00Z" w16du:dateUtc="2025-08-07T15:33:00Z">
        <w:r w:rsidR="00B75AD6" w:rsidDel="00807A05">
          <w:delText>36</w:delText>
        </w:r>
      </w:del>
      <w:r w:rsidR="00B75AD6">
        <w:t>,</w:t>
      </w:r>
      <w:ins w:id="70" w:author="Martin, Greta Katherine" w:date="2025-08-07T11:33:00Z" w16du:dateUtc="2025-08-07T15:33:00Z">
        <w:r w:rsidR="00807A05">
          <w:t>9</w:t>
        </w:r>
      </w:ins>
      <w:del w:id="71" w:author="Martin, Greta Katherine" w:date="2025-08-07T11:33:00Z" w16du:dateUtc="2025-08-07T15:33:00Z">
        <w:r w:rsidR="008A51B6" w:rsidDel="00807A05">
          <w:delText>1</w:delText>
        </w:r>
      </w:del>
      <w:r w:rsidR="008A51B6">
        <w:t>00</w:t>
      </w:r>
      <w:r w:rsidR="00B75AD6">
        <w:t xml:space="preserve">) across all cities. Sub-Saharan Africa has the greatest </w:t>
      </w:r>
      <w:r w:rsidR="001821A1">
        <w:t xml:space="preserve">absolute </w:t>
      </w:r>
      <w:r w:rsidR="00B75AD6">
        <w:t>health burden from urban greenspace changes, with a total of 9,1</w:t>
      </w:r>
      <w:r w:rsidR="008A51B6">
        <w:t>00</w:t>
      </w:r>
      <w:r w:rsidR="00B75AD6">
        <w:t xml:space="preserve"> more deaths (95% CI: </w:t>
      </w:r>
      <w:ins w:id="72" w:author="Martin, Greta Katherine" w:date="2025-08-07T11:33:00Z" w16du:dateUtc="2025-08-07T15:33:00Z">
        <w:r w:rsidR="00807A05">
          <w:t>5</w:t>
        </w:r>
      </w:ins>
      <w:del w:id="73" w:author="Martin, Greta Katherine" w:date="2025-08-07T11:33:00Z" w16du:dateUtc="2025-08-07T15:33:00Z">
        <w:r w:rsidR="008A51B6" w:rsidDel="00807A05">
          <w:delText>6</w:delText>
        </w:r>
      </w:del>
      <w:r w:rsidR="008A51B6">
        <w:t>,</w:t>
      </w:r>
      <w:ins w:id="74" w:author="Martin, Greta Katherine" w:date="2025-08-07T11:34:00Z" w16du:dateUtc="2025-08-07T15:34:00Z">
        <w:r w:rsidR="00807A05">
          <w:t>5</w:t>
        </w:r>
      </w:ins>
      <w:del w:id="75" w:author="Martin, Greta Katherine" w:date="2025-08-07T11:33:00Z" w16du:dateUtc="2025-08-07T15:33:00Z">
        <w:r w:rsidR="008A51B6" w:rsidDel="00807A05">
          <w:delText>0</w:delText>
        </w:r>
      </w:del>
      <w:r w:rsidR="008A51B6">
        <w:t>00</w:t>
      </w:r>
      <w:r w:rsidR="00B75AD6">
        <w:t>, 1</w:t>
      </w:r>
      <w:ins w:id="76" w:author="Martin, Greta Katherine" w:date="2025-08-07T11:34:00Z" w16du:dateUtc="2025-08-07T15:34:00Z">
        <w:r w:rsidR="00807A05">
          <w:t>2,</w:t>
        </w:r>
      </w:ins>
      <w:del w:id="77" w:author="Martin, Greta Katherine" w:date="2025-08-07T11:34:00Z" w16du:dateUtc="2025-08-07T15:34:00Z">
        <w:r w:rsidR="00B75AD6" w:rsidDel="00807A05">
          <w:delText>5</w:delText>
        </w:r>
        <w:r w:rsidR="008A51B6" w:rsidDel="00807A05">
          <w:delText>,</w:delText>
        </w:r>
      </w:del>
      <w:r w:rsidR="00B75AD6">
        <w:t>80</w:t>
      </w:r>
      <w:r w:rsidR="008A51B6">
        <w:t>0</w:t>
      </w:r>
      <w:r w:rsidR="00B75AD6">
        <w:t xml:space="preserve">). </w:t>
      </w:r>
    </w:p>
    <w:p w14:paraId="57051E70" w14:textId="7F1415BB" w:rsidR="005C0060" w:rsidRDefault="005C0060" w:rsidP="00346FF4"/>
    <w:p w14:paraId="5ABED03B" w14:textId="5D581687" w:rsidR="00346FF4" w:rsidRDefault="000030D9" w:rsidP="00346FF4">
      <w:r>
        <w:t xml:space="preserve">We also considered </w:t>
      </w:r>
      <w:r w:rsidR="00B47F84">
        <w:t>NDVI-associated mortality changes by climate classification</w:t>
      </w:r>
      <w:r w:rsidR="00370984">
        <w:t xml:space="preserve"> (Fig. 5C &amp;5D)</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w:t>
      </w:r>
      <w:r w:rsidR="002D71DD">
        <w:t>9</w:t>
      </w:r>
      <w:r w:rsidR="00C92D01">
        <w:t>0</w:t>
      </w:r>
      <w:r w:rsidR="002D71DD">
        <w:t xml:space="preserve"> (95% CI: 0.</w:t>
      </w:r>
      <w:ins w:id="78" w:author="Martin, Greta Katherine" w:date="2025-08-07T11:36:00Z" w16du:dateUtc="2025-08-07T15:36:00Z">
        <w:r w:rsidR="00C92D01">
          <w:t>53</w:t>
        </w:r>
      </w:ins>
      <w:del w:id="79" w:author="Martin, Greta Katherine" w:date="2025-08-07T11:36:00Z" w16du:dateUtc="2025-08-07T15:36:00Z">
        <w:r w:rsidR="002D71DD" w:rsidDel="00C92D01">
          <w:delText>60</w:delText>
        </w:r>
      </w:del>
      <w:r w:rsidR="002D71DD">
        <w:t>, 1.</w:t>
      </w:r>
      <w:ins w:id="80" w:author="Martin, Greta Katherine" w:date="2025-08-07T11:36:00Z" w16du:dateUtc="2025-08-07T15:36:00Z">
        <w:r w:rsidR="00C92D01">
          <w:t>27</w:t>
        </w:r>
      </w:ins>
      <w:del w:id="81" w:author="Martin, Greta Katherine" w:date="2025-08-07T11:36:00Z" w16du:dateUtc="2025-08-07T15:36:00Z">
        <w:r w:rsidR="002D71DD" w:rsidDel="00C92D01">
          <w:delText>55</w:delText>
        </w:r>
      </w:del>
      <w:r w:rsidR="002D71DD">
        <w:t>)</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w:t>
      </w:r>
      <w:r w:rsidR="00370984">
        <w:t>.</w:t>
      </w:r>
      <w:r w:rsidR="001F396A">
        <w:t xml:space="preserve"> </w:t>
      </w:r>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95% CI: 0.45, 1.</w:t>
      </w:r>
      <w:ins w:id="82" w:author="Martin, Greta Katherine" w:date="2025-08-07T11:37:00Z" w16du:dateUtc="2025-08-07T15:37:00Z">
        <w:r w:rsidR="00C92D01">
          <w:t>08</w:t>
        </w:r>
      </w:ins>
      <w:del w:id="83" w:author="Martin, Greta Katherine" w:date="2025-08-07T11:37:00Z" w16du:dateUtc="2025-08-07T15:37:00Z">
        <w:r w:rsidR="002D71DD" w:rsidDel="00C92D01">
          <w:delText>32</w:delText>
        </w:r>
      </w:del>
      <w:r w:rsidR="002D71DD">
        <w:t xml:space="preserve">)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w:t>
      </w:r>
      <w:ins w:id="84" w:author="Martin, Greta Katherine" w:date="2025-08-07T11:37:00Z" w16du:dateUtc="2025-08-07T15:37:00Z">
        <w:r w:rsidR="00C92D01">
          <w:t>60</w:t>
        </w:r>
      </w:ins>
      <w:del w:id="85" w:author="Martin, Greta Katherine" w:date="2025-08-07T11:37:00Z" w16du:dateUtc="2025-08-07T15:37:00Z">
        <w:r w:rsidR="002D71DD" w:rsidDel="00C92D01">
          <w:delText>75</w:delText>
        </w:r>
      </w:del>
      <w:r w:rsidR="002D71DD">
        <w:t xml:space="preserve">, </w:t>
      </w:r>
      <w:ins w:id="86" w:author="Martin, Greta Katherine" w:date="2025-08-07T11:37:00Z" w16du:dateUtc="2025-08-07T15:37:00Z">
        <w:r w:rsidR="00C92D01">
          <w:t>3.73</w:t>
        </w:r>
      </w:ins>
      <w:del w:id="87" w:author="Martin, Greta Katherine" w:date="2025-08-07T11:37:00Z" w16du:dateUtc="2025-08-07T15:37:00Z">
        <w:r w:rsidR="002D71DD" w:rsidDel="00C92D01">
          <w:delText>4.60</w:delText>
        </w:r>
      </w:del>
      <w:r w:rsidR="002D71DD">
        <w:t>)</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w:t>
      </w:r>
      <w:ins w:id="88" w:author="Martin, Greta Katherine" w:date="2025-08-07T11:37:00Z" w16du:dateUtc="2025-08-07T15:37:00Z">
        <w:r w:rsidR="00C92D01">
          <w:t>55</w:t>
        </w:r>
      </w:ins>
      <w:del w:id="89" w:author="Martin, Greta Katherine" w:date="2025-08-07T11:37:00Z" w16du:dateUtc="2025-08-07T15:37:00Z">
        <w:r w:rsidR="002D71DD" w:rsidDel="00C92D01">
          <w:delText>88</w:delText>
        </w:r>
      </w:del>
      <w:r w:rsidR="002D71DD">
        <w:t xml:space="preserve">, </w:t>
      </w:r>
      <w:del w:id="90" w:author="Martin, Greta Katherine" w:date="2025-08-07T11:37:00Z" w16du:dateUtc="2025-08-07T15:37:00Z">
        <w:r w:rsidR="002D71DD" w:rsidDel="00C92D01">
          <w:delText>7.31</w:delText>
        </w:r>
      </w:del>
      <w:ins w:id="91" w:author="Martin, Greta Katherine" w:date="2025-08-07T11:37:00Z" w16du:dateUtc="2025-08-07T15:37:00Z">
        <w:r w:rsidR="00C92D01">
          <w:t>6.0</w:t>
        </w:r>
      </w:ins>
      <w:ins w:id="92" w:author="Martin, Greta Katherine" w:date="2025-08-07T11:38:00Z" w16du:dateUtc="2025-08-07T15:38:00Z">
        <w:r w:rsidR="00C92D01">
          <w:t>3</w:t>
        </w:r>
      </w:ins>
      <w:r w:rsidR="002D71DD">
        <w:t>)</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w:t>
      </w:r>
      <w:ins w:id="93" w:author="Martin, Greta Katherine" w:date="2025-08-07T11:43:00Z" w16du:dateUtc="2025-08-07T15:43:00Z">
        <w:r w:rsidR="00C92D01">
          <w:t xml:space="preserve">1,800, </w:t>
        </w:r>
      </w:ins>
      <w:del w:id="94" w:author="Martin, Greta Katherine" w:date="2025-08-07T11:43:00Z" w16du:dateUtc="2025-08-07T15:43:00Z">
        <w:r w:rsidR="00EC4809" w:rsidDel="00C92D01">
          <w:delText>2</w:delText>
        </w:r>
        <w:r w:rsidR="008A51B6" w:rsidDel="00C92D01">
          <w:delText>5</w:delText>
        </w:r>
        <w:r w:rsidR="00EC4809" w:rsidDel="00C92D01">
          <w:delText>,</w:delText>
        </w:r>
        <w:r w:rsidR="008A51B6" w:rsidDel="00C92D01">
          <w:delText>000</w:delText>
        </w:r>
        <w:r w:rsidR="00EC4809" w:rsidDel="00C92D01">
          <w:delText xml:space="preserve"> fewer- 16,</w:delText>
        </w:r>
        <w:r w:rsidR="008A51B6" w:rsidDel="00C92D01">
          <w:delText>600</w:delText>
        </w:r>
        <w:r w:rsidR="00EC4809" w:rsidDel="00C92D01">
          <w:delText xml:space="preserve"> more</w:delText>
        </w:r>
      </w:del>
      <w:ins w:id="95" w:author="Martin, Greta Katherine" w:date="2025-08-07T11:43:00Z" w16du:dateUtc="2025-08-07T15:43:00Z">
        <w:r w:rsidR="00C92D01">
          <w:t>5,100</w:t>
        </w:r>
      </w:ins>
      <w:r w:rsidR="00EC4809">
        <w:t>)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w:t>
      </w:r>
      <w:ins w:id="96" w:author="Martin, Greta Katherine" w:date="2025-08-07T11:43:00Z" w16du:dateUtc="2025-08-07T15:43:00Z">
        <w:r w:rsidR="0063460D">
          <w:t>6</w:t>
        </w:r>
      </w:ins>
      <w:del w:id="97" w:author="Martin, Greta Katherine" w:date="2025-08-07T11:43:00Z" w16du:dateUtc="2025-08-07T15:43:00Z">
        <w:r w:rsidR="009D4513" w:rsidDel="0063460D">
          <w:delText>7</w:delText>
        </w:r>
      </w:del>
      <w:r w:rsidR="009D4513">
        <w:t>,</w:t>
      </w:r>
      <w:ins w:id="98" w:author="Martin, Greta Katherine" w:date="2025-08-07T11:44:00Z" w16du:dateUtc="2025-08-07T15:44:00Z">
        <w:r w:rsidR="0063460D">
          <w:t>5</w:t>
        </w:r>
      </w:ins>
      <w:del w:id="99" w:author="Martin, Greta Katherine" w:date="2025-08-07T11:44:00Z" w16du:dateUtc="2025-08-07T15:44:00Z">
        <w:r w:rsidR="009D4513" w:rsidDel="0063460D">
          <w:delText>3</w:delText>
        </w:r>
      </w:del>
      <w:r w:rsidR="009D4513">
        <w:t>0</w:t>
      </w:r>
      <w:r w:rsidR="008A51B6">
        <w:t>0</w:t>
      </w:r>
      <w:r w:rsidR="009D4513">
        <w:t>, 1</w:t>
      </w:r>
      <w:ins w:id="100" w:author="Martin, Greta Katherine" w:date="2025-08-07T11:44:00Z" w16du:dateUtc="2025-08-07T15:44:00Z">
        <w:r w:rsidR="0063460D">
          <w:t>5</w:t>
        </w:r>
      </w:ins>
      <w:del w:id="101" w:author="Martin, Greta Katherine" w:date="2025-08-07T11:44:00Z" w16du:dateUtc="2025-08-07T15:44:00Z">
        <w:r w:rsidR="009D4513" w:rsidDel="0063460D">
          <w:delText>0</w:delText>
        </w:r>
      </w:del>
      <w:r w:rsidR="009D4513">
        <w:t>,</w:t>
      </w:r>
      <w:ins w:id="102" w:author="Martin, Greta Katherine" w:date="2025-08-07T11:44:00Z" w16du:dateUtc="2025-08-07T15:44:00Z">
        <w:r w:rsidR="0063460D">
          <w:t>3</w:t>
        </w:r>
      </w:ins>
      <w:del w:id="103" w:author="Martin, Greta Katherine" w:date="2025-08-07T11:44:00Z" w16du:dateUtc="2025-08-07T15:44:00Z">
        <w:r w:rsidR="009D4513" w:rsidDel="0063460D">
          <w:delText>9</w:delText>
        </w:r>
      </w:del>
      <w:r w:rsidR="008A51B6">
        <w:t>00</w:t>
      </w:r>
      <w:r w:rsidR="009D4513">
        <w:t>) fewer deaths, while tropical cities had the greatest increases (17,3</w:t>
      </w:r>
      <w:r w:rsidR="008A51B6">
        <w:t>00</w:t>
      </w:r>
      <w:r w:rsidR="009D4513">
        <w:t>, 95% CI: 1</w:t>
      </w:r>
      <w:ins w:id="104" w:author="Martin, Greta Katherine" w:date="2025-08-07T11:44:00Z" w16du:dateUtc="2025-08-07T15:44:00Z">
        <w:r w:rsidR="0063460D">
          <w:t>0</w:t>
        </w:r>
      </w:ins>
      <w:del w:id="105" w:author="Martin, Greta Katherine" w:date="2025-08-07T11:44:00Z" w16du:dateUtc="2025-08-07T15:44:00Z">
        <w:r w:rsidR="009D4513" w:rsidDel="0063460D">
          <w:delText>1</w:delText>
        </w:r>
      </w:del>
      <w:r w:rsidR="009D4513">
        <w:t>,</w:t>
      </w:r>
      <w:ins w:id="106" w:author="Martin, Greta Katherine" w:date="2025-08-07T11:44:00Z" w16du:dateUtc="2025-08-07T15:44:00Z">
        <w:r w:rsidR="0063460D">
          <w:t>4</w:t>
        </w:r>
      </w:ins>
      <w:del w:id="107" w:author="Martin, Greta Katherine" w:date="2025-08-07T11:44:00Z" w16du:dateUtc="2025-08-07T15:44:00Z">
        <w:r w:rsidR="009D4513" w:rsidDel="0063460D">
          <w:delText>3</w:delText>
        </w:r>
      </w:del>
      <w:r w:rsidR="009D4513">
        <w:t>0</w:t>
      </w:r>
      <w:r w:rsidR="008A51B6">
        <w:t>0</w:t>
      </w:r>
      <w:r w:rsidR="009D4513">
        <w:t>, 2</w:t>
      </w:r>
      <w:ins w:id="108" w:author="Martin, Greta Katherine" w:date="2025-08-07T11:44:00Z" w16du:dateUtc="2025-08-07T15:44:00Z">
        <w:r w:rsidR="0063460D">
          <w:t>4</w:t>
        </w:r>
      </w:ins>
      <w:del w:id="109" w:author="Martin, Greta Katherine" w:date="2025-08-07T11:44:00Z" w16du:dateUtc="2025-08-07T15:44:00Z">
        <w:r w:rsidR="009D4513" w:rsidDel="0063460D">
          <w:delText>9</w:delText>
        </w:r>
      </w:del>
      <w:r w:rsidR="009D4513">
        <w:t>,</w:t>
      </w:r>
      <w:ins w:id="110" w:author="Martin, Greta Katherine" w:date="2025-08-07T11:44:00Z" w16du:dateUtc="2025-08-07T15:44:00Z">
        <w:r w:rsidR="0063460D">
          <w:t>2</w:t>
        </w:r>
      </w:ins>
      <w:del w:id="111" w:author="Martin, Greta Katherine" w:date="2025-08-07T11:44:00Z" w16du:dateUtc="2025-08-07T15:44:00Z">
        <w:r w:rsidR="009D4513" w:rsidDel="0063460D">
          <w:delText>8</w:delText>
        </w:r>
      </w:del>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CIs can be </w:t>
      </w:r>
      <w:r w:rsidR="00FA6E41">
        <w:lastRenderedPageBreak/>
        <w:t>found in the appendix (Fig. S</w:t>
      </w:r>
      <w:ins w:id="112" w:author="Martin, Greta Katherine" w:date="2025-08-07T12:37:00Z" w16du:dateUtc="2025-08-07T16:37:00Z">
        <w:r w:rsidR="008049D1">
          <w:t>7</w:t>
        </w:r>
      </w:ins>
      <w:del w:id="113" w:author="Martin, Greta Katherine" w:date="2025-08-07T12:37:00Z" w16du:dateUtc="2025-08-07T16:37:00Z">
        <w:r w:rsidR="0012232D" w:rsidDel="008049D1">
          <w:delText>6</w:delText>
        </w:r>
      </w:del>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1CC8D35"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2263ED3B"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2BE157A5"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95% CI: 0.1</w:t>
      </w:r>
      <w:ins w:id="114" w:author="Martin, Greta Katherine" w:date="2025-08-07T11:46:00Z" w16du:dateUtc="2025-08-07T15:46:00Z">
        <w:r w:rsidR="001902C7">
          <w:t>19</w:t>
        </w:r>
      </w:ins>
      <w:del w:id="115" w:author="Martin, Greta Katherine" w:date="2025-08-07T11:46:00Z" w16du:dateUtc="2025-08-07T15:46:00Z">
        <w:r w:rsidR="00E33108" w:rsidDel="001902C7">
          <w:delText>5</w:delText>
        </w:r>
      </w:del>
      <w:r w:rsidR="00E33108">
        <w:t>, 0.2</w:t>
      </w:r>
      <w:ins w:id="116" w:author="Martin, Greta Katherine" w:date="2025-08-07T11:46:00Z" w16du:dateUtc="2025-08-07T15:46:00Z">
        <w:r w:rsidR="001902C7">
          <w:t>66</w:t>
        </w:r>
      </w:ins>
      <w:del w:id="117" w:author="Martin, Greta Katherine" w:date="2025-08-07T11:46:00Z" w16du:dateUtc="2025-08-07T15:46:00Z">
        <w:r w:rsidR="00E33108" w:rsidDel="001902C7">
          <w:delText>5</w:delText>
        </w:r>
      </w:del>
      <w:r w:rsidR="00E33108">
        <w:t xml:space="preserve">)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429E7D42" w:rsidR="009F0F64" w:rsidRPr="00741FA6"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741FA6">
        <w:rPr>
          <w:color w:val="000000" w:themeColor="text1"/>
        </w:rPr>
        <w:lastRenderedPageBreak/>
        <w:t>fewer deaths per 100,000</w:t>
      </w:r>
      <w:r w:rsidR="00924544" w:rsidRPr="00741FA6">
        <w:rPr>
          <w:color w:val="000000" w:themeColor="text1"/>
        </w:rPr>
        <w:t xml:space="preserve"> (range: </w:t>
      </w:r>
      <w:r w:rsidR="00AC46B6" w:rsidRPr="00741FA6">
        <w:rPr>
          <w:color w:val="000000" w:themeColor="text1"/>
        </w:rPr>
        <w:t>24.44</w:t>
      </w:r>
      <w:r w:rsidR="00924544" w:rsidRPr="00741FA6">
        <w:rPr>
          <w:color w:val="000000" w:themeColor="text1"/>
        </w:rPr>
        <w:t xml:space="preserve"> fewer to </w:t>
      </w:r>
      <w:r w:rsidR="00AC46B6" w:rsidRPr="00741FA6">
        <w:rPr>
          <w:color w:val="000000" w:themeColor="text1"/>
        </w:rPr>
        <w:t>13.75</w:t>
      </w:r>
      <w:r w:rsidR="00924544" w:rsidRPr="00741FA6">
        <w:rPr>
          <w:color w:val="000000" w:themeColor="text1"/>
        </w:rPr>
        <w:t xml:space="preserve"> more)</w:t>
      </w:r>
      <w:r w:rsidR="00103044" w:rsidRPr="00741FA6">
        <w:rPr>
          <w:color w:val="000000" w:themeColor="text1"/>
        </w:rPr>
        <w:t>.</w:t>
      </w:r>
      <w:r w:rsidR="00DD427C" w:rsidRPr="00741FA6">
        <w:rPr>
          <w:color w:val="000000" w:themeColor="text1"/>
        </w:rPr>
        <w:t xml:space="preserve"> Though we included the total population rather than restricting to adults,</w:t>
      </w:r>
      <w:r w:rsidR="006D1DC3" w:rsidRPr="00741FA6">
        <w:rPr>
          <w:color w:val="000000" w:themeColor="text1"/>
        </w:rPr>
        <w:t xml:space="preserve"> European cities experienced both positive and negative changes in NDVI over the study period, </w:t>
      </w:r>
      <w:r w:rsidR="00DD427C" w:rsidRPr="00741FA6">
        <w:rPr>
          <w:color w:val="000000" w:themeColor="text1"/>
        </w:rPr>
        <w:t>resulting in health estimates that were</w:t>
      </w:r>
      <w:r w:rsidR="006D1DC3" w:rsidRPr="00741FA6">
        <w:rPr>
          <w:color w:val="000000" w:themeColor="text1"/>
        </w:rPr>
        <w:t xml:space="preserve"> smaller in magnitude than those found by Barboza et al.</w:t>
      </w:r>
      <w:r w:rsidR="00DD427C" w:rsidRPr="00741FA6">
        <w:rPr>
          <w:color w:val="000000" w:themeColor="text1"/>
        </w:rPr>
        <w:t xml:space="preserve"> Our use of total population may overestimate the health benefits of increased greenspace and health losses from decreases.</w:t>
      </w:r>
    </w:p>
    <w:p w14:paraId="078C4639" w14:textId="7FEDD242" w:rsidR="00507D1B" w:rsidRPr="00741FA6" w:rsidRDefault="00E445DA" w:rsidP="00551D54">
      <w:pPr>
        <w:rPr>
          <w:color w:val="000000" w:themeColor="text1"/>
        </w:rPr>
      </w:pPr>
      <w:r w:rsidRPr="00741FA6">
        <w:rPr>
          <w:color w:val="000000" w:themeColor="text1"/>
        </w:rPr>
        <w:t xml:space="preserve"> </w:t>
      </w:r>
    </w:p>
    <w:p w14:paraId="52ACE9AC" w14:textId="530B04CD" w:rsidR="00951FAF" w:rsidRDefault="00190084" w:rsidP="00551D54">
      <w:pPr>
        <w:rPr>
          <w:ins w:id="118" w:author="Martin, Greta Katherine" w:date="2025-08-05T14:34:00Z" w16du:dateUtc="2025-08-05T18:34:00Z"/>
        </w:rPr>
      </w:pPr>
      <w:r w:rsidRPr="00741FA6">
        <w:rPr>
          <w:color w:val="000000" w:themeColor="text1"/>
        </w:rPr>
        <w:t>There are several key limitations to our study. We use one exposure-response function globally that is based</w:t>
      </w:r>
      <w:del w:id="119" w:author="Martin, Greta Katherine" w:date="2025-08-06T09:35:00Z" w16du:dateUtc="2025-08-06T13:35:00Z">
        <w:r w:rsidRPr="00741FA6" w:rsidDel="004D2877">
          <w:rPr>
            <w:color w:val="000000" w:themeColor="text1"/>
          </w:rPr>
          <w:delText xml:space="preserve"> on</w:delText>
        </w:r>
      </w:del>
      <w:r w:rsidRPr="00741FA6">
        <w:rPr>
          <w:color w:val="000000" w:themeColor="text1"/>
        </w:rPr>
        <w:t xml:space="preserve"> primarily </w:t>
      </w:r>
      <w:ins w:id="120" w:author="Martin, Greta Katherine" w:date="2025-08-06T09:35:00Z" w16du:dateUtc="2025-08-06T13:35:00Z">
        <w:r w:rsidR="004D2877">
          <w:rPr>
            <w:color w:val="000000" w:themeColor="text1"/>
          </w:rPr>
          <w:t xml:space="preserve">on </w:t>
        </w:r>
      </w:ins>
      <w:r w:rsidRPr="00741FA6">
        <w:rPr>
          <w:color w:val="000000" w:themeColor="text1"/>
        </w:rPr>
        <w:t xml:space="preserve">European and North American </w:t>
      </w:r>
      <w:del w:id="121" w:author="Martin, Greta Katherine" w:date="2025-08-06T09:35:00Z" w16du:dateUtc="2025-08-06T13:35:00Z">
        <w:r w:rsidRPr="00741FA6" w:rsidDel="004D2877">
          <w:rPr>
            <w:color w:val="000000" w:themeColor="text1"/>
          </w:rPr>
          <w:delText>populations</w:delText>
        </w:r>
      </w:del>
      <w:ins w:id="122" w:author="Martin, Greta Katherine" w:date="2025-08-06T09:35:00Z" w16du:dateUtc="2025-08-06T13:35:00Z">
        <w:r w:rsidR="004D2877">
          <w:rPr>
            <w:color w:val="000000" w:themeColor="text1"/>
          </w:rPr>
          <w:t>studies</w:t>
        </w:r>
      </w:ins>
      <w:ins w:id="123" w:author="Martin, Greta Katherine" w:date="2025-08-06T09:36:00Z" w16du:dateUtc="2025-08-06T13:36:00Z">
        <w:r w:rsidR="004D2877">
          <w:rPr>
            <w:color w:val="000000" w:themeColor="text1"/>
          </w:rPr>
          <w:t xml:space="preserve"> in temperate and continental climate zones</w:t>
        </w:r>
      </w:ins>
      <w:ins w:id="124" w:author="Martin, Greta Katherine" w:date="2025-08-06T09:24:00Z" w16du:dateUtc="2025-08-06T13:24:00Z">
        <w:r w:rsidR="004D2877">
          <w:rPr>
            <w:color w:val="000000" w:themeColor="text1"/>
          </w:rPr>
          <w:t>,</w:t>
        </w:r>
      </w:ins>
      <w:ins w:id="125" w:author="Martin, Greta Katherine" w:date="2025-08-06T09:27:00Z" w16du:dateUtc="2025-08-06T13:27:00Z">
        <w:r w:rsidR="004D2877">
          <w:t xml:space="preserve"> where g</w:t>
        </w:r>
      </w:ins>
      <w:del w:id="126" w:author="Martin, Greta Katherine" w:date="2025-08-06T09:27:00Z" w16du:dateUtc="2025-08-06T13:27:00Z">
        <w:r w:rsidRPr="00741FA6" w:rsidDel="004D2877">
          <w:rPr>
            <w:color w:val="000000" w:themeColor="text1"/>
          </w:rPr>
          <w:delText>.</w:delText>
        </w:r>
        <w:r w:rsidR="00F80B47" w:rsidRPr="00741FA6" w:rsidDel="004D2877">
          <w:rPr>
            <w:color w:val="000000" w:themeColor="text1"/>
          </w:rPr>
          <w:delText xml:space="preserve"> </w:delText>
        </w:r>
      </w:del>
      <w:moveToRangeStart w:id="127" w:author="Martin, Greta Katherine" w:date="2025-08-05T17:47:00Z" w:name="move205308491"/>
      <w:moveTo w:id="128" w:author="Martin, Greta Katherine" w:date="2025-08-05T17:47:00Z" w16du:dateUtc="2025-08-05T21:47:00Z">
        <w:del w:id="129" w:author="Martin, Greta Katherine" w:date="2025-08-05T17:48:00Z" w16du:dateUtc="2025-08-05T21:48:00Z">
          <w:r w:rsidR="0035526C" w:rsidDel="0035526C">
            <w:delText>Additionally, g</w:delText>
          </w:r>
        </w:del>
        <w:r w:rsidR="0035526C">
          <w:t>reenspace is relatively high</w:t>
        </w:r>
        <w:del w:id="130" w:author="Martin, Greta Katherine" w:date="2025-08-06T09:30:00Z" w16du:dateUtc="2025-08-06T13:30:00Z">
          <w:r w:rsidR="0035526C" w:rsidDel="004D2877">
            <w:delText xml:space="preserve"> </w:delText>
          </w:r>
        </w:del>
        <w:del w:id="131" w:author="Martin, Greta Katherine" w:date="2025-08-06T09:27:00Z" w16du:dateUtc="2025-08-06T13:27:00Z">
          <w:r w:rsidR="0035526C" w:rsidDel="004D2877">
            <w:delText>in North American and European cities, meaning that</w:delText>
          </w:r>
        </w:del>
      </w:moveTo>
      <w:ins w:id="132" w:author="Martin, Greta Katherine" w:date="2025-08-06T09:35:00Z" w16du:dateUtc="2025-08-06T13:35:00Z">
        <w:r w:rsidR="004D2877">
          <w:t>. Thus,</w:t>
        </w:r>
      </w:ins>
      <w:moveTo w:id="133" w:author="Martin, Greta Katherine" w:date="2025-08-05T17:47:00Z" w16du:dateUtc="2025-08-05T21:47:00Z">
        <w:r w:rsidR="0035526C">
          <w:t xml:space="preserve"> fewer data points contribute to the exposure-response curve at </w:t>
        </w:r>
      </w:moveTo>
      <w:ins w:id="134" w:author="Martin, Greta Katherine" w:date="2025-08-06T09:36:00Z" w16du:dateUtc="2025-08-06T13:36:00Z">
        <w:r w:rsidR="004D2877">
          <w:t xml:space="preserve">very high or </w:t>
        </w:r>
      </w:ins>
      <w:moveTo w:id="135" w:author="Martin, Greta Katherine" w:date="2025-08-05T17:47:00Z" w16du:dateUtc="2025-08-05T21:47:00Z">
        <w:r w:rsidR="0035526C">
          <w:t>low</w:t>
        </w:r>
        <w:del w:id="136" w:author="Martin, Greta Katherine" w:date="2025-08-06T09:36:00Z" w16du:dateUtc="2025-08-06T13:36:00Z">
          <w:r w:rsidR="0035526C" w:rsidDel="004D2877">
            <w:delText>er</w:delText>
          </w:r>
        </w:del>
        <w:r w:rsidR="0035526C">
          <w:t xml:space="preserve"> NDVI levels. </w:t>
        </w:r>
      </w:moveTo>
      <w:moveToRangeEnd w:id="127"/>
      <w:r w:rsidRPr="00741FA6">
        <w:rPr>
          <w:color w:val="000000" w:themeColor="text1"/>
        </w:rPr>
        <w:t xml:space="preserve">The relationship between NDVI and all-cause mortality may be related to </w:t>
      </w:r>
      <w:del w:id="137" w:author="Martin, Greta Katherine" w:date="2025-08-05T17:49:00Z" w16du:dateUtc="2025-08-05T21:49:00Z">
        <w:r w:rsidRPr="00741FA6" w:rsidDel="0035526C">
          <w:rPr>
            <w:color w:val="000000" w:themeColor="text1"/>
          </w:rPr>
          <w:delText xml:space="preserve">many </w:delText>
        </w:r>
      </w:del>
      <w:ins w:id="138" w:author="Martin, Greta Katherine" w:date="2025-08-05T17:49:00Z" w16du:dateUtc="2025-08-05T21:49:00Z">
        <w:r w:rsidR="0035526C">
          <w:rPr>
            <w:color w:val="000000" w:themeColor="text1"/>
          </w:rPr>
          <w:t>current NDVI levels and other</w:t>
        </w:r>
        <w:r w:rsidR="0035526C" w:rsidRPr="00741FA6">
          <w:rPr>
            <w:color w:val="000000" w:themeColor="text1"/>
          </w:rPr>
          <w:t xml:space="preserve"> </w:t>
        </w:r>
      </w:ins>
      <w:r w:rsidRPr="00741FA6">
        <w:rPr>
          <w:color w:val="000000" w:themeColor="text1"/>
        </w:rPr>
        <w:t xml:space="preserve">factors that </w:t>
      </w:r>
      <w:del w:id="139" w:author="Martin, Greta Katherine" w:date="2025-08-05T17:50:00Z" w16du:dateUtc="2025-08-05T21:50:00Z">
        <w:r w:rsidRPr="00741FA6" w:rsidDel="0035526C">
          <w:rPr>
            <w:color w:val="000000" w:themeColor="text1"/>
          </w:rPr>
          <w:delText xml:space="preserve">also </w:delText>
        </w:r>
      </w:del>
      <w:r w:rsidRPr="00741FA6">
        <w:rPr>
          <w:color w:val="000000" w:themeColor="text1"/>
        </w:rPr>
        <w:t>vary by region</w:t>
      </w:r>
      <w:ins w:id="140" w:author="Martin, Greta Katherine" w:date="2025-08-06T09:35:00Z" w16du:dateUtc="2025-08-06T13:35:00Z">
        <w:r w:rsidR="004D2877">
          <w:rPr>
            <w:color w:val="000000" w:themeColor="text1"/>
          </w:rPr>
          <w:t xml:space="preserve"> and climate</w:t>
        </w:r>
      </w:ins>
      <w:r w:rsidRPr="00741FA6">
        <w:rPr>
          <w:color w:val="000000" w:themeColor="text1"/>
        </w:rPr>
        <w:t xml:space="preserve">. </w:t>
      </w:r>
      <w:r w:rsidR="00F80B47" w:rsidRPr="00741FA6">
        <w:rPr>
          <w:color w:val="000000" w:themeColor="text1"/>
        </w:rPr>
        <w:t xml:space="preserve">To address this, we chose a large-scale meta-analysis </w:t>
      </w:r>
      <w:ins w:id="141" w:author="Martin, Greta Katherine" w:date="2025-08-06T09:33:00Z" w16du:dateUtc="2025-08-06T13:33:00Z">
        <w:r w:rsidR="004D2877">
          <w:rPr>
            <w:color w:val="000000" w:themeColor="text1"/>
          </w:rPr>
          <w:t xml:space="preserve">that includes populations from the Northern America, Eastern Asia, Southern and Western Europe, and Australia and New Zealand regions, </w:t>
        </w:r>
      </w:ins>
      <w:ins w:id="142" w:author="Martin, Greta Katherine" w:date="2025-08-06T09:38:00Z" w16du:dateUtc="2025-08-06T13:38:00Z">
        <w:r w:rsidR="004D2877">
          <w:rPr>
            <w:color w:val="000000" w:themeColor="text1"/>
          </w:rPr>
          <w:t>wit</w:t>
        </w:r>
      </w:ins>
      <w:ins w:id="143" w:author="Martin, Greta Katherine" w:date="2025-08-06T09:39:00Z" w16du:dateUtc="2025-08-06T13:39:00Z">
        <w:r w:rsidR="004D2877">
          <w:rPr>
            <w:color w:val="000000" w:themeColor="text1"/>
          </w:rPr>
          <w:t xml:space="preserve">h </w:t>
        </w:r>
      </w:ins>
      <w:ins w:id="144" w:author="Martin, Greta Katherine" w:date="2025-08-06T09:40:00Z" w16du:dateUtc="2025-08-06T13:40:00Z">
        <w:r w:rsidR="004D2877">
          <w:rPr>
            <w:color w:val="000000" w:themeColor="text1"/>
          </w:rPr>
          <w:t xml:space="preserve">significant </w:t>
        </w:r>
      </w:ins>
      <w:ins w:id="145" w:author="Martin, Greta Katherine" w:date="2025-08-06T09:37:00Z" w16du:dateUtc="2025-08-06T13:37:00Z">
        <w:r w:rsidR="004D2877">
          <w:rPr>
            <w:color w:val="000000" w:themeColor="text1"/>
          </w:rPr>
          <w:t>representation of temperate</w:t>
        </w:r>
      </w:ins>
      <w:ins w:id="146" w:author="Martin, Greta Katherine" w:date="2025-08-06T09:39:00Z" w16du:dateUtc="2025-08-06T13:39:00Z">
        <w:r w:rsidR="004D2877">
          <w:rPr>
            <w:color w:val="000000" w:themeColor="text1"/>
          </w:rPr>
          <w:t xml:space="preserve"> and </w:t>
        </w:r>
      </w:ins>
      <w:ins w:id="147" w:author="Martin, Greta Katherine" w:date="2025-08-06T09:37:00Z" w16du:dateUtc="2025-08-06T13:37:00Z">
        <w:r w:rsidR="004D2877">
          <w:rPr>
            <w:color w:val="000000" w:themeColor="text1"/>
          </w:rPr>
          <w:t>continental</w:t>
        </w:r>
      </w:ins>
      <w:ins w:id="148" w:author="Martin, Greta Katherine" w:date="2025-08-06T09:39:00Z" w16du:dateUtc="2025-08-06T13:39:00Z">
        <w:r w:rsidR="004D2877">
          <w:rPr>
            <w:color w:val="000000" w:themeColor="text1"/>
          </w:rPr>
          <w:t xml:space="preserve"> climates and limited inclusion of select</w:t>
        </w:r>
      </w:ins>
      <w:ins w:id="149" w:author="Martin, Greta Katherine" w:date="2025-08-06T09:37:00Z" w16du:dateUtc="2025-08-06T13:37:00Z">
        <w:r w:rsidR="004D2877">
          <w:rPr>
            <w:color w:val="000000" w:themeColor="text1"/>
          </w:rPr>
          <w:t xml:space="preserve"> arid</w:t>
        </w:r>
      </w:ins>
      <w:ins w:id="150" w:author="Martin, Greta Katherine" w:date="2025-08-06T09:39:00Z" w16du:dateUtc="2025-08-06T13:39:00Z">
        <w:r w:rsidR="004D2877">
          <w:rPr>
            <w:color w:val="000000" w:themeColor="text1"/>
          </w:rPr>
          <w:t xml:space="preserve"> </w:t>
        </w:r>
      </w:ins>
      <w:ins w:id="151" w:author="Martin, Greta Katherine" w:date="2025-08-06T09:37:00Z" w16du:dateUtc="2025-08-06T13:37:00Z">
        <w:r w:rsidR="004D2877">
          <w:rPr>
            <w:color w:val="000000" w:themeColor="text1"/>
          </w:rPr>
          <w:t>and tropical cities,</w:t>
        </w:r>
      </w:ins>
      <w:ins w:id="152" w:author="Martin, Greta Katherine" w:date="2025-08-06T09:33:00Z" w16du:dateUtc="2025-08-06T13:33:00Z">
        <w:r w:rsidR="004D2877">
          <w:rPr>
            <w:color w:val="000000" w:themeColor="text1"/>
          </w:rPr>
          <w:t xml:space="preserve"> </w:t>
        </w:r>
      </w:ins>
      <w:r w:rsidR="00F80B47" w:rsidRPr="00741FA6">
        <w:rPr>
          <w:color w:val="000000" w:themeColor="text1"/>
        </w:rPr>
        <w:t>to be as generalizable as possible.</w:t>
      </w:r>
      <w:ins w:id="153" w:author="Martin, Greta Katherine" w:date="2025-08-06T09:37:00Z" w16du:dateUtc="2025-08-06T13:37:00Z">
        <w:r w:rsidR="004D2877">
          <w:rPr>
            <w:color w:val="000000" w:themeColor="text1"/>
          </w:rPr>
          <w:t xml:space="preserve"> </w:t>
        </w:r>
      </w:ins>
      <w:ins w:id="154" w:author="Martin, Greta Katherine" w:date="2025-08-06T09:50:00Z" w16du:dateUtc="2025-08-06T13:50:00Z">
        <w:r w:rsidR="00760129">
          <w:t>T</w:t>
        </w:r>
      </w:ins>
      <w:ins w:id="155" w:author="Martin, Greta Katherine" w:date="2025-08-06T09:37:00Z" w16du:dateUtc="2025-08-06T13:37:00Z">
        <w:r w:rsidR="004D2877">
          <w:t xml:space="preserve">he uncertainty of our estimates is </w:t>
        </w:r>
      </w:ins>
      <w:ins w:id="156" w:author="Martin, Greta Katherine" w:date="2025-08-06T09:41:00Z" w16du:dateUtc="2025-08-06T13:41:00Z">
        <w:r w:rsidR="004D2877">
          <w:t>larger</w:t>
        </w:r>
      </w:ins>
      <w:ins w:id="157" w:author="Martin, Greta Katherine" w:date="2025-08-06T09:37:00Z" w16du:dateUtc="2025-08-06T13:37:00Z">
        <w:r w:rsidR="004D2877">
          <w:t xml:space="preserve"> for cities in regions and climate zones not </w:t>
        </w:r>
      </w:ins>
      <w:ins w:id="158" w:author="Martin, Greta Katherine" w:date="2025-08-06T09:41:00Z" w16du:dateUtc="2025-08-06T13:41:00Z">
        <w:r w:rsidR="004D2877">
          <w:t>well-</w:t>
        </w:r>
      </w:ins>
      <w:ins w:id="159" w:author="Martin, Greta Katherine" w:date="2025-08-06T09:37:00Z" w16du:dateUtc="2025-08-06T13:37:00Z">
        <w:r w:rsidR="004D2877">
          <w:t xml:space="preserve">represented by the meta-analysis. </w:t>
        </w:r>
      </w:ins>
      <w:del w:id="160" w:author="Martin, Greta Katherine" w:date="2025-08-06T09:40:00Z" w16du:dateUtc="2025-08-06T13:40:00Z">
        <w:r w:rsidR="00F80B47" w:rsidRPr="00741FA6" w:rsidDel="004D2877">
          <w:rPr>
            <w:color w:val="000000" w:themeColor="text1"/>
          </w:rPr>
          <w:delText xml:space="preserve"> </w:delText>
        </w:r>
      </w:del>
      <w:r w:rsidR="00F80B47" w:rsidRPr="00741FA6">
        <w:rPr>
          <w:color w:val="000000" w:themeColor="text1"/>
        </w:rPr>
        <w:t xml:space="preserve">While the current evidence base linking greenspace and all-cause mortality does not support a city-specific approach, there are many city-level factors that </w:t>
      </w:r>
      <w:r w:rsidR="006B0C9A">
        <w:rPr>
          <w:color w:val="000000" w:themeColor="text1"/>
        </w:rPr>
        <w:t>c</w:t>
      </w:r>
      <w:r w:rsidR="00F80B47" w:rsidRPr="00741FA6">
        <w:rPr>
          <w:color w:val="000000" w:themeColor="text1"/>
        </w:rPr>
        <w:t>ould theoretically influence the relationship</w:t>
      </w:r>
      <w:del w:id="161" w:author="Martin, Greta Katherine" w:date="2025-08-05T14:44:00Z" w16du:dateUtc="2025-08-05T18:44:00Z">
        <w:r w:rsidR="00F80B47" w:rsidRPr="00741FA6" w:rsidDel="00845FF9">
          <w:rPr>
            <w:color w:val="000000" w:themeColor="text1"/>
          </w:rPr>
          <w:delText xml:space="preserve">   </w:delText>
        </w:r>
      </w:del>
      <w:r w:rsidR="00F80B47" w:rsidRPr="00741FA6">
        <w:rPr>
          <w:color w:val="000000" w:themeColor="text1"/>
        </w:rPr>
        <w:t xml:space="preserve"> between greenspace and mortality</w:t>
      </w:r>
      <w:ins w:id="162" w:author="Martin, Greta Katherine" w:date="2025-08-05T14:45:00Z" w16du:dateUtc="2025-08-05T18:45:00Z">
        <w:r w:rsidR="00845FF9">
          <w:rPr>
            <w:color w:val="000000" w:themeColor="text1"/>
          </w:rPr>
          <w:t xml:space="preserve">. A </w:t>
        </w:r>
        <w:r w:rsidR="00845FF9" w:rsidRPr="00133807">
          <w:rPr>
            <w:color w:val="000000"/>
          </w:rPr>
          <w:t xml:space="preserve">few studies have tested </w:t>
        </w:r>
        <w:r w:rsidR="00845FF9">
          <w:rPr>
            <w:color w:val="000000"/>
          </w:rPr>
          <w:t>the</w:t>
        </w:r>
        <w:r w:rsidR="00845FF9" w:rsidRPr="00133807">
          <w:rPr>
            <w:color w:val="000000"/>
          </w:rPr>
          <w:t xml:space="preserve"> causal pathways </w:t>
        </w:r>
        <w:r w:rsidR="00845FF9">
          <w:rPr>
            <w:color w:val="000000"/>
          </w:rPr>
          <w:t xml:space="preserve">linking urban greenspace to reduced mortality </w:t>
        </w:r>
        <w:r w:rsidR="00845FF9" w:rsidRPr="00133807">
          <w:rPr>
            <w:color w:val="000000"/>
          </w:rPr>
          <w:t>and found evidence that greenspace is associated with health through better air quality, increased physical activity, and reduced stre</w:t>
        </w:r>
      </w:ins>
      <w:ins w:id="163" w:author="Martin, Greta Katherine" w:date="2025-08-06T09:45:00Z" w16du:dateUtc="2025-08-06T13:45:00Z">
        <w:r w:rsidR="004675D0">
          <w:rPr>
            <w:color w:val="000000"/>
          </w:rPr>
          <w:t>ss</w:t>
        </w:r>
      </w:ins>
      <w:ins w:id="164" w:author="Martin, Greta Katherine" w:date="2025-08-06T09:48:00Z" w16du:dateUtc="2025-08-06T13:48:00Z">
        <w:r w:rsidR="004675D0">
          <w:rPr>
            <w:color w:val="000000"/>
          </w:rPr>
          <w:t>.</w:t>
        </w:r>
      </w:ins>
      <w:del w:id="165" w:author="Martin, Greta Katherine" w:date="2025-08-06T09:46:00Z" w16du:dateUtc="2025-08-06T13:46:00Z">
        <w:r w:rsidR="004675D0" w:rsidRPr="004675D0" w:rsidDel="004675D0">
          <w:rPr>
            <w:color w:val="000000"/>
            <w:vertAlign w:val="superscript"/>
            <w:rPrChange w:id="166" w:author="Martin, Greta Katherine" w:date="2025-08-06T09:48:00Z" w16du:dateUtc="2025-08-06T13:48:00Z">
              <w:rPr>
                <w:color w:val="000000"/>
              </w:rPr>
            </w:rPrChange>
          </w:rPr>
          <w:fldChar w:fldCharType="begin"/>
        </w:r>
        <w:r w:rsidR="004675D0" w:rsidRPr="004675D0" w:rsidDel="004675D0">
          <w:rPr>
            <w:color w:val="000000"/>
            <w:vertAlign w:val="superscript"/>
            <w:rPrChange w:id="167"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168"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169" w:author="Martin, Greta Katherine" w:date="2025-08-06T09:48:00Z" w16du:dateUtc="2025-08-06T13:48:00Z">
              <w:rPr>
                <w:noProof/>
                <w:color w:val="000000"/>
              </w:rPr>
            </w:rPrChange>
          </w:rPr>
          <w:delText>{Citation}</w:delText>
        </w:r>
        <w:r w:rsidR="004675D0" w:rsidRPr="004675D0" w:rsidDel="004675D0">
          <w:rPr>
            <w:color w:val="000000"/>
            <w:vertAlign w:val="superscript"/>
            <w:rPrChange w:id="170" w:author="Martin, Greta Katherine" w:date="2025-08-06T09:48:00Z" w16du:dateUtc="2025-08-06T13:48:00Z">
              <w:rPr>
                <w:color w:val="000000"/>
              </w:rPr>
            </w:rPrChange>
          </w:rPr>
          <w:fldChar w:fldCharType="end"/>
        </w:r>
      </w:del>
      <w:del w:id="171" w:author="Martin, Greta Katherine" w:date="2025-08-06T09:45:00Z" w16du:dateUtc="2025-08-06T13:45:00Z">
        <w:r w:rsidR="004675D0" w:rsidRPr="004675D0" w:rsidDel="004675D0">
          <w:rPr>
            <w:color w:val="000000"/>
            <w:vertAlign w:val="superscript"/>
            <w:rPrChange w:id="172" w:author="Martin, Greta Katherine" w:date="2025-08-06T09:48:00Z" w16du:dateUtc="2025-08-06T13:48:00Z">
              <w:rPr>
                <w:color w:val="000000"/>
              </w:rPr>
            </w:rPrChange>
          </w:rPr>
          <w:fldChar w:fldCharType="begin"/>
        </w:r>
        <w:r w:rsidR="004675D0" w:rsidRPr="004675D0" w:rsidDel="004675D0">
          <w:rPr>
            <w:color w:val="000000"/>
            <w:vertAlign w:val="superscript"/>
            <w:rPrChange w:id="173"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174"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175" w:author="Martin, Greta Katherine" w:date="2025-08-06T09:48:00Z" w16du:dateUtc="2025-08-06T13:48:00Z">
              <w:rPr>
                <w:noProof/>
                <w:color w:val="000000"/>
              </w:rPr>
            </w:rPrChange>
          </w:rPr>
          <w:delText>{Citation}</w:delText>
        </w:r>
        <w:r w:rsidR="004675D0" w:rsidRPr="004675D0" w:rsidDel="004675D0">
          <w:rPr>
            <w:color w:val="000000"/>
            <w:vertAlign w:val="superscript"/>
            <w:rPrChange w:id="176" w:author="Martin, Greta Katherine" w:date="2025-08-06T09:48:00Z" w16du:dateUtc="2025-08-06T13:48:00Z">
              <w:rPr>
                <w:color w:val="000000"/>
              </w:rPr>
            </w:rPrChange>
          </w:rPr>
          <w:fldChar w:fldCharType="end"/>
        </w:r>
      </w:del>
      <w:ins w:id="177" w:author="Martin, Greta Katherine" w:date="2025-08-06T09:48:00Z" w16du:dateUtc="2025-08-06T13:48:00Z">
        <w:r w:rsidR="004675D0">
          <w:rPr>
            <w:color w:val="000000"/>
            <w:vertAlign w:val="superscript"/>
          </w:rPr>
          <w:t>16</w:t>
        </w:r>
      </w:ins>
      <w:r w:rsidR="00F80B47" w:rsidRPr="00741FA6">
        <w:rPr>
          <w:color w:val="000000" w:themeColor="text1"/>
        </w:rPr>
        <w:t xml:space="preserve"> </w:t>
      </w:r>
      <w:del w:id="178" w:author="Martin, Greta Katherine" w:date="2025-08-05T14:45:00Z" w16du:dateUtc="2025-08-05T18:45:00Z">
        <w:r w:rsidR="00F80B47" w:rsidRPr="00741FA6" w:rsidDel="00845FF9">
          <w:rPr>
            <w:color w:val="000000" w:themeColor="text1"/>
          </w:rPr>
          <w:delText>such as</w:delText>
        </w:r>
      </w:del>
      <w:r w:rsidR="00F80B47" w:rsidRPr="00741FA6">
        <w:rPr>
          <w:color w:val="000000" w:themeColor="text1"/>
        </w:rPr>
        <w:t xml:space="preserve"> </w:t>
      </w:r>
      <w:ins w:id="179" w:author="Martin, Greta Katherine" w:date="2025-08-05T14:46:00Z" w16du:dateUtc="2025-08-05T18:46:00Z">
        <w:r w:rsidR="00845FF9">
          <w:rPr>
            <w:color w:val="000000" w:themeColor="text1"/>
          </w:rPr>
          <w:t xml:space="preserve">City </w:t>
        </w:r>
      </w:ins>
      <w:del w:id="180" w:author="Martin, Greta Katherine" w:date="2025-08-05T14:45:00Z" w16du:dateUtc="2025-08-05T18:45:00Z">
        <w:r w:rsidR="00F80B47" w:rsidRPr="00741FA6" w:rsidDel="00845FF9">
          <w:rPr>
            <w:color w:val="000000" w:themeColor="text1"/>
          </w:rPr>
          <w:delText>c</w:delText>
        </w:r>
        <w:r w:rsidRPr="00741FA6" w:rsidDel="00845FF9">
          <w:rPr>
            <w:color w:val="000000" w:themeColor="text1"/>
          </w:rPr>
          <w:delText xml:space="preserve">ity </w:delText>
        </w:r>
      </w:del>
      <w:r w:rsidRPr="00741FA6">
        <w:rPr>
          <w:color w:val="000000" w:themeColor="text1"/>
        </w:rPr>
        <w:t xml:space="preserve">walkability (safety, pedestrian infrastructure, traffic, etc.), time spent </w:t>
      </w:r>
      <w:del w:id="181" w:author="Martin, Greta Katherine" w:date="2025-08-05T14:46:00Z" w16du:dateUtc="2025-08-05T18:46:00Z">
        <w:r w:rsidRPr="00741FA6" w:rsidDel="00845FF9">
          <w:rPr>
            <w:color w:val="000000" w:themeColor="text1"/>
          </w:rPr>
          <w:delText xml:space="preserve">at </w:delText>
        </w:r>
      </w:del>
      <w:ins w:id="182" w:author="Martin, Greta Katherine" w:date="2025-08-05T14:46:00Z" w16du:dateUtc="2025-08-05T18:46:00Z">
        <w:r w:rsidR="00845FF9">
          <w:rPr>
            <w:color w:val="000000" w:themeColor="text1"/>
          </w:rPr>
          <w:t>near</w:t>
        </w:r>
        <w:r w:rsidR="00845FF9" w:rsidRPr="00741FA6">
          <w:rPr>
            <w:color w:val="000000" w:themeColor="text1"/>
          </w:rPr>
          <w:t xml:space="preserve"> </w:t>
        </w:r>
      </w:ins>
      <w:r w:rsidRPr="00741FA6">
        <w:rPr>
          <w:color w:val="000000" w:themeColor="text1"/>
        </w:rPr>
        <w:t xml:space="preserve">home where we have measured their exposure (employment type, leisure time, etc.), and </w:t>
      </w:r>
      <w:del w:id="183" w:author="Martin, Greta Katherine" w:date="2025-08-05T14:47:00Z" w16du:dateUtc="2025-08-05T18:47:00Z">
        <w:r w:rsidRPr="00741FA6" w:rsidDel="00845FF9">
          <w:rPr>
            <w:color w:val="000000" w:themeColor="text1"/>
          </w:rPr>
          <w:delText xml:space="preserve">other </w:delText>
        </w:r>
      </w:del>
      <w:ins w:id="184" w:author="Martin, Greta Katherine" w:date="2025-08-05T14:47:00Z" w16du:dateUtc="2025-08-05T18:47:00Z">
        <w:r w:rsidR="00845FF9">
          <w:rPr>
            <w:color w:val="000000" w:themeColor="text1"/>
          </w:rPr>
          <w:t>baseline</w:t>
        </w:r>
        <w:r w:rsidR="00845FF9" w:rsidRPr="00741FA6">
          <w:rPr>
            <w:color w:val="000000" w:themeColor="text1"/>
          </w:rPr>
          <w:t xml:space="preserve"> </w:t>
        </w:r>
      </w:ins>
      <w:r w:rsidRPr="00741FA6">
        <w:rPr>
          <w:color w:val="000000" w:themeColor="text1"/>
        </w:rPr>
        <w:t xml:space="preserve">environmental hazards (heat, air pollution, noise, </w:t>
      </w:r>
      <w:proofErr w:type="spellStart"/>
      <w:r w:rsidRPr="00741FA6">
        <w:rPr>
          <w:color w:val="000000" w:themeColor="text1"/>
        </w:rPr>
        <w:t>etc</w:t>
      </w:r>
      <w:proofErr w:type="spellEnd"/>
      <w:r w:rsidR="00F80B47" w:rsidRPr="00741FA6">
        <w:rPr>
          <w:color w:val="000000" w:themeColor="text1"/>
        </w:rPr>
        <w:t>)</w:t>
      </w:r>
      <w:ins w:id="185" w:author="Martin, Greta Katherine" w:date="2025-08-05T14:46:00Z" w16du:dateUtc="2025-08-05T18:46:00Z">
        <w:r w:rsidR="00845FF9">
          <w:rPr>
            <w:color w:val="000000" w:themeColor="text1"/>
          </w:rPr>
          <w:t xml:space="preserve"> may </w:t>
        </w:r>
      </w:ins>
      <w:ins w:id="186" w:author="Martin, Greta Katherine" w:date="2025-08-05T14:47:00Z" w16du:dateUtc="2025-08-05T18:47:00Z">
        <w:r w:rsidR="00845FF9">
          <w:rPr>
            <w:color w:val="000000" w:themeColor="text1"/>
          </w:rPr>
          <w:t>impact the strength of the greenspace-health relationship across different cities</w:t>
        </w:r>
      </w:ins>
      <w:ins w:id="187" w:author="Martin, Greta Katherine" w:date="2025-08-05T14:48:00Z" w16du:dateUtc="2025-08-05T18:48:00Z">
        <w:r w:rsidR="00845FF9">
          <w:rPr>
            <w:color w:val="000000" w:themeColor="text1"/>
          </w:rPr>
          <w:t xml:space="preserve"> in addition to </w:t>
        </w:r>
      </w:ins>
      <w:del w:id="188" w:author="Martin, Greta Katherine" w:date="2025-08-05T14:48:00Z" w16du:dateUtc="2025-08-05T18:48:00Z">
        <w:r w:rsidRPr="00741FA6" w:rsidDel="00845FF9">
          <w:rPr>
            <w:color w:val="000000" w:themeColor="text1"/>
          </w:rPr>
          <w:delText>.</w:delText>
        </w:r>
      </w:del>
      <w:ins w:id="189" w:author="Martin, Greta Katherine" w:date="2025-08-05T14:48:00Z" w16du:dateUtc="2025-08-05T18:48:00Z">
        <w:r w:rsidR="00845FF9">
          <w:rPr>
            <w:color w:val="000000" w:themeColor="text1"/>
          </w:rPr>
          <w:t>i</w:t>
        </w:r>
      </w:ins>
      <w:del w:id="190" w:author="Martin, Greta Katherine" w:date="2025-08-05T14:48:00Z" w16du:dateUtc="2025-08-05T18:48:00Z">
        <w:r w:rsidRPr="00741FA6" w:rsidDel="00845FF9">
          <w:rPr>
            <w:color w:val="000000" w:themeColor="text1"/>
          </w:rPr>
          <w:delText xml:space="preserve"> I</w:delText>
        </w:r>
      </w:del>
      <w:r w:rsidRPr="00741FA6">
        <w:rPr>
          <w:color w:val="000000" w:themeColor="text1"/>
        </w:rPr>
        <w:t>ndividual factors like age, socioeconomic status, and gender</w:t>
      </w:r>
      <w:del w:id="191" w:author="Martin, Greta Katherine" w:date="2025-08-05T14:48:00Z" w16du:dateUtc="2025-08-05T18:48:00Z">
        <w:r w:rsidRPr="00741FA6" w:rsidDel="00845FF9">
          <w:rPr>
            <w:color w:val="000000" w:themeColor="text1"/>
          </w:rPr>
          <w:delText xml:space="preserve"> might impact the health benefits of greenspace</w:delText>
        </w:r>
      </w:del>
      <w:r w:rsidRPr="00741FA6">
        <w:rPr>
          <w:color w:val="000000" w:themeColor="text1"/>
        </w:rPr>
        <w:t xml:space="preserve">. While the meta-analysis </w:t>
      </w:r>
      <w:r>
        <w:t>we used controls for many of these city and individual factors, the populations included might not be generalizable globally.</w:t>
      </w:r>
      <w:ins w:id="192" w:author="Martin, Greta Katherine" w:date="2025-08-05T17:45:00Z" w16du:dateUtc="2025-08-05T21:45:00Z">
        <w:r w:rsidR="0035526C">
          <w:t xml:space="preserve"> </w:t>
        </w:r>
      </w:ins>
      <w:del w:id="193" w:author="Martin, Greta Katherine" w:date="2025-08-06T09:37:00Z" w16du:dateUtc="2025-08-06T13:37:00Z">
        <w:r w:rsidR="00B050E8" w:rsidDel="004D2877">
          <w:delText xml:space="preserve"> </w:delText>
        </w:r>
      </w:del>
    </w:p>
    <w:p w14:paraId="04CDA42C" w14:textId="77777777" w:rsidR="00951FAF" w:rsidRDefault="00951FAF" w:rsidP="00551D54">
      <w:pPr>
        <w:rPr>
          <w:ins w:id="194" w:author="Martin, Greta Katherine" w:date="2025-08-05T14:34:00Z" w16du:dateUtc="2025-08-05T18:34:00Z"/>
        </w:rPr>
      </w:pPr>
    </w:p>
    <w:p w14:paraId="28D46362" w14:textId="2870F0E5" w:rsidR="00B050E8" w:rsidRDefault="00190084" w:rsidP="00551D54">
      <w:moveFromRangeStart w:id="195" w:author="Martin, Greta Katherine" w:date="2025-08-05T17:47:00Z" w:name="move205308491"/>
      <w:moveFrom w:id="196" w:author="Martin, Greta Katherine" w:date="2025-08-05T17:47:00Z" w16du:dateUtc="2025-08-05T21:47:00Z">
        <w:r w:rsidDel="0035526C">
          <w:t xml:space="preserve">Additionally, greenspace is relatively high in North American and European cities, meaning that </w:t>
        </w:r>
        <w:r w:rsidR="007E1EF7" w:rsidDel="0035526C">
          <w:t>fewer data points contribute</w:t>
        </w:r>
        <w:r w:rsidDel="0035526C">
          <w:t xml:space="preserve"> to the exposure-response curve at lower </w:t>
        </w:r>
        <w:r w:rsidR="007E1EF7" w:rsidDel="0035526C">
          <w:t xml:space="preserve">NDVI </w:t>
        </w:r>
        <w:r w:rsidDel="0035526C">
          <w:t xml:space="preserve">levels. </w:t>
        </w:r>
      </w:moveFrom>
      <w:moveFromRangeEnd w:id="195"/>
      <w:r w:rsidR="00B050E8">
        <w:t xml:space="preserve">Roughly half of the </w:t>
      </w:r>
      <w:r w:rsidR="00F84646">
        <w:t xml:space="preserve">nine </w:t>
      </w:r>
      <w:r w:rsidR="00B050E8">
        <w:t>studies included in the meta-analysis adjusted for air pollution and two of the</w:t>
      </w:r>
      <w:r w:rsidR="00F84646">
        <w:t>m</w:t>
      </w:r>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If the changes in NDVI across the two time periods do not reflect true trends but rather temporary increases or decreases, our results will not be applicable to future heath projections.</w:t>
      </w:r>
      <w:ins w:id="197" w:author="Martin, Greta Katherine" w:date="2025-08-05T14:35:00Z" w16du:dateUtc="2025-08-05T18:35:00Z">
        <w:r w:rsidR="00951FAF">
          <w:t xml:space="preserve"> </w:t>
        </w:r>
      </w:ins>
      <w:ins w:id="198" w:author="Martin, Greta Katherine" w:date="2025-08-05T14:38:00Z" w16du:dateUtc="2025-08-05T18:38:00Z">
        <w:r w:rsidR="00951FAF">
          <w:t>Moreover, t</w:t>
        </w:r>
      </w:ins>
      <w:ins w:id="199" w:author="Martin, Greta Katherine" w:date="2025-08-05T14:36:00Z" w16du:dateUtc="2025-08-05T18:36:00Z">
        <w:r w:rsidR="00951FAF">
          <w:t xml:space="preserve">he studies included in the meta-analysis compare NDVI across </w:t>
        </w:r>
      </w:ins>
      <w:ins w:id="200" w:author="Martin, Greta Katherine" w:date="2025-08-05T14:37:00Z" w16du:dateUtc="2025-08-05T18:37:00Z">
        <w:r w:rsidR="00951FAF">
          <w:t xml:space="preserve">locations. Our study assumes that the mortality relationships found </w:t>
        </w:r>
      </w:ins>
      <w:ins w:id="201" w:author="Martin, Greta Katherine" w:date="2025-08-05T14:38:00Z" w16du:dateUtc="2025-08-05T18:38:00Z">
        <w:r w:rsidR="00C428C8">
          <w:t xml:space="preserve">when </w:t>
        </w:r>
      </w:ins>
      <w:ins w:id="202" w:author="Martin, Greta Katherine" w:date="2025-08-05T14:37:00Z" w16du:dateUtc="2025-08-05T18:37:00Z">
        <w:r w:rsidR="00951FAF">
          <w:t xml:space="preserve">comparing spatial differences in NDVI </w:t>
        </w:r>
      </w:ins>
      <w:ins w:id="203" w:author="Martin, Greta Katherine" w:date="2025-08-05T14:39:00Z" w16du:dateUtc="2025-08-05T18:39:00Z">
        <w:r w:rsidR="000B7149">
          <w:t>can be applied</w:t>
        </w:r>
        <w:r w:rsidR="00322DD1">
          <w:t xml:space="preserve"> </w:t>
        </w:r>
        <w:r w:rsidR="000B7149">
          <w:t>to</w:t>
        </w:r>
      </w:ins>
      <w:ins w:id="204" w:author="Martin, Greta Katherine" w:date="2025-08-05T14:37:00Z" w16du:dateUtc="2025-08-05T18:37:00Z">
        <w:r w:rsidR="00951FAF">
          <w:t xml:space="preserve"> tempor</w:t>
        </w:r>
      </w:ins>
      <w:ins w:id="205" w:author="Martin, Greta Katherine" w:date="2025-08-05T14:38:00Z" w16du:dateUtc="2025-08-05T18:38:00Z">
        <w:r w:rsidR="00951FAF">
          <w:t xml:space="preserve">al </w:t>
        </w:r>
      </w:ins>
      <w:ins w:id="206" w:author="Martin, Greta Katherine" w:date="2025-08-05T14:39:00Z" w16du:dateUtc="2025-08-05T18:39:00Z">
        <w:r w:rsidR="00322DD1">
          <w:t>differences</w:t>
        </w:r>
      </w:ins>
      <w:ins w:id="207" w:author="Martin, Greta Katherine" w:date="2025-08-05T14:38:00Z" w16du:dateUtc="2025-08-05T18:38:00Z">
        <w:r w:rsidR="00951FAF">
          <w:t xml:space="preserve">. </w:t>
        </w:r>
      </w:ins>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w:t>
      </w:r>
      <w:r w:rsidR="00AA3F0D">
        <w:lastRenderedPageBreak/>
        <w:t xml:space="preserve">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1C32F79C"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w:t>
      </w:r>
      <w:ins w:id="208" w:author="Martin, Greta Katherine" w:date="2025-08-07T12:54:00Z" w16du:dateUtc="2025-08-07T16:54:00Z">
        <w:r w:rsidR="00E13389">
          <w:t>8</w:t>
        </w:r>
      </w:ins>
      <w:del w:id="209" w:author="Martin, Greta Katherine" w:date="2025-08-07T12:54:00Z" w16du:dateUtc="2025-08-07T16:54:00Z">
        <w:r w:rsidR="00AC04E2" w:rsidDel="00E13389">
          <w:delText>7</w:delText>
        </w:r>
      </w:del>
      <w:r w:rsidR="00DC38FF">
        <w:t>, S</w:t>
      </w:r>
      <w:ins w:id="210" w:author="Martin, Greta Katherine" w:date="2025-08-07T12:54:00Z" w16du:dateUtc="2025-08-07T16:54:00Z">
        <w:r w:rsidR="00E13389">
          <w:t>9</w:t>
        </w:r>
      </w:ins>
      <w:del w:id="211" w:author="Martin, Greta Katherine" w:date="2025-08-07T12:54:00Z" w16du:dateUtc="2025-08-07T16:54:00Z">
        <w:r w:rsidR="00DC38FF" w:rsidDel="00E13389">
          <w:delText>8</w:delText>
        </w:r>
      </w:del>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20BA4669"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9E1DB8">
        <w:t xml:space="preserve">mean </w:t>
      </w:r>
      <w:r w:rsidR="002E0822">
        <w:t xml:space="preserve">of </w:t>
      </w:r>
      <w:r w:rsidR="009E1DB8" w:rsidRPr="00BB6EFB">
        <w:t xml:space="preserve">0.19 </w:t>
      </w:r>
      <w:r w:rsidR="009E1DB8">
        <w:t>(95% CI: 0.15, 0.25)</w:t>
      </w:r>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b/>
          <w:bCs/>
        </w:rPr>
      </w:pPr>
    </w:p>
    <w:p w14:paraId="7674D68C" w14:textId="77777777" w:rsidR="00D33D88" w:rsidRDefault="00D33D88" w:rsidP="00FA2EC9">
      <w:pPr>
        <w:rPr>
          <w:b/>
          <w:bCs/>
        </w:rPr>
      </w:pPr>
    </w:p>
    <w:p w14:paraId="609FBD17" w14:textId="77777777" w:rsidR="00D33D88" w:rsidRDefault="00D33D88" w:rsidP="00FA2EC9">
      <w:pPr>
        <w:rPr>
          <w:b/>
          <w:bCs/>
        </w:rPr>
      </w:pPr>
    </w:p>
    <w:p w14:paraId="15B46A6E" w14:textId="77777777" w:rsidR="00D33D88" w:rsidRDefault="00D33D88" w:rsidP="00FA2EC9">
      <w:pPr>
        <w:rPr>
          <w:b/>
          <w:bCs/>
        </w:rPr>
      </w:pPr>
    </w:p>
    <w:p w14:paraId="202D25C9" w14:textId="77777777" w:rsidR="00D33D88" w:rsidRDefault="00D33D88" w:rsidP="00FA2EC9">
      <w:pPr>
        <w:rPr>
          <w:b/>
          <w:bCs/>
        </w:rPr>
      </w:pPr>
    </w:p>
    <w:p w14:paraId="319241FC" w14:textId="77777777" w:rsidR="00D33D88" w:rsidRDefault="00D33D88" w:rsidP="00FA2EC9">
      <w:pPr>
        <w:rPr>
          <w:b/>
          <w:bCs/>
        </w:rPr>
      </w:pPr>
    </w:p>
    <w:p w14:paraId="53786062" w14:textId="77777777" w:rsidR="00D33D88" w:rsidRDefault="00D33D88" w:rsidP="00FA2EC9">
      <w:pPr>
        <w:rPr>
          <w:b/>
          <w:bCs/>
        </w:rPr>
      </w:pPr>
    </w:p>
    <w:p w14:paraId="21C28E38" w14:textId="77777777" w:rsidR="00D33D88" w:rsidRDefault="00D33D88" w:rsidP="00FA2EC9">
      <w:pPr>
        <w:rPr>
          <w:b/>
          <w:bCs/>
        </w:rPr>
      </w:pPr>
    </w:p>
    <w:p w14:paraId="15D63AF3" w14:textId="77777777" w:rsidR="00D33D88" w:rsidRDefault="00D33D88" w:rsidP="00FA2EC9">
      <w:pPr>
        <w:rPr>
          <w:b/>
          <w:bCs/>
        </w:rPr>
      </w:pPr>
    </w:p>
    <w:p w14:paraId="24526340" w14:textId="77777777" w:rsidR="00D33D88" w:rsidRDefault="00D33D88" w:rsidP="00FA2EC9">
      <w:pPr>
        <w:rPr>
          <w:b/>
          <w:bCs/>
        </w:rPr>
      </w:pPr>
    </w:p>
    <w:p w14:paraId="031C8A14" w14:textId="77777777" w:rsidR="00D33D88" w:rsidRDefault="00D33D88" w:rsidP="00FA2EC9">
      <w:pPr>
        <w:rPr>
          <w:b/>
          <w:bCs/>
        </w:rPr>
      </w:pPr>
    </w:p>
    <w:p w14:paraId="67E57556" w14:textId="77777777" w:rsidR="00D33D88" w:rsidRDefault="00D33D88" w:rsidP="00FA2EC9">
      <w:pPr>
        <w:rPr>
          <w:b/>
          <w:bCs/>
        </w:rPr>
      </w:pPr>
    </w:p>
    <w:p w14:paraId="26936F04" w14:textId="77777777" w:rsidR="00D33D88" w:rsidRDefault="00D33D88" w:rsidP="00FA2EC9">
      <w:pPr>
        <w:rPr>
          <w:b/>
          <w:bCs/>
        </w:rPr>
      </w:pPr>
    </w:p>
    <w:p w14:paraId="22047A74" w14:textId="77777777" w:rsidR="00D33D88" w:rsidRDefault="00D33D88" w:rsidP="00FA2EC9">
      <w:pPr>
        <w:rPr>
          <w:b/>
          <w:bCs/>
        </w:rPr>
      </w:pPr>
    </w:p>
    <w:p w14:paraId="31F888DF" w14:textId="77777777" w:rsidR="00D33D88" w:rsidRDefault="00D33D88" w:rsidP="00FA2EC9">
      <w:pPr>
        <w:rPr>
          <w:b/>
          <w:bCs/>
        </w:rPr>
      </w:pPr>
    </w:p>
    <w:p w14:paraId="68384614" w14:textId="77777777" w:rsidR="00D33D88" w:rsidRDefault="00D33D88"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t>References</w:t>
      </w:r>
    </w:p>
    <w:p w14:paraId="2F307F49" w14:textId="77777777" w:rsidR="00B37854" w:rsidRPr="00E150CA" w:rsidRDefault="00B37854" w:rsidP="00FA2EC9">
      <w:pPr>
        <w:rPr>
          <w:b/>
          <w:bCs/>
        </w:rPr>
      </w:pPr>
    </w:p>
    <w:p w14:paraId="01053D3E" w14:textId="53B689FF" w:rsidR="00B17A5F" w:rsidRPr="00B17A5F" w:rsidRDefault="001E1F53" w:rsidP="00B17A5F">
      <w:pPr>
        <w:pStyle w:val="Bibliography"/>
        <w:rPr>
          <w:rFonts w:ascii="Times New Roman" w:hAnsi="Times New Roman" w:cs="Times New Roman"/>
        </w:rPr>
      </w:pPr>
      <w:r>
        <w:t xml:space="preserve"> </w:t>
      </w:r>
      <w:r w:rsidR="008740AE">
        <w:fldChar w:fldCharType="begin"/>
      </w:r>
      <w:r w:rsidR="004675D0">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t xml:space="preserve">Hoornweg D, Sugar L, Gomez CLT. Cities and Greenhouse Gas Emissions: Moving Forward. </w:t>
      </w:r>
      <w:r w:rsidRPr="00B17A5F">
        <w:rPr>
          <w:rFonts w:ascii="Times New Roman" w:hAnsi="Times New Roman" w:cs="Times New Roman"/>
          <w:i/>
          <w:iCs/>
        </w:rPr>
        <w:t>Urbanisation</w:t>
      </w:r>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urbanisation on CO2 emissions. </w:t>
      </w:r>
      <w:r w:rsidRPr="00B17A5F">
        <w:rPr>
          <w:rFonts w:ascii="Times New Roman" w:hAnsi="Times New Roman" w:cs="Times New Roman"/>
          <w:i/>
          <w:iCs/>
        </w:rPr>
        <w:t>npj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2021;2(4):100164. doi:10.1016/j.xinn.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Green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2023;231:116303. doi:10.1016/j.envres.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3:110599. doi:10.1016/j.envres.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B17A5F">
        <w:rPr>
          <w:rFonts w:ascii="Times New Roman" w:hAnsi="Times New Roman" w:cs="Times New Roman"/>
          <w:i/>
          <w:iCs/>
        </w:rPr>
        <w:t>PLoS ONE</w:t>
      </w:r>
      <w:r w:rsidRPr="00B17A5F">
        <w:rPr>
          <w:rFonts w:ascii="Times New Roman" w:hAnsi="Times New Roman" w:cs="Times New Roman"/>
        </w:rPr>
        <w:t>. 2022;17(11):e0276517. doi:10.1371/journal.pone.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Environ Sci Pollut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Nieuwenhuijsen MJ, Gascon M, Perez-Leon D, Mudu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e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0.</w:t>
      </w:r>
      <w:r w:rsidRPr="00B17A5F">
        <w:rPr>
          <w:rFonts w:ascii="Times New Roman" w:hAnsi="Times New Roman" w:cs="Times New Roman"/>
        </w:rPr>
        <w:tab/>
        <w:t xml:space="preserve">Smith N, Georgiou M, King AC, Tieges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2021;119:103413. doi:10.1016/j.cities.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2019;130:104923. doi:10.1016/j.envin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Bardekjian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3.</w:t>
      </w:r>
      <w:r w:rsidRPr="00B17A5F">
        <w:rPr>
          <w:rFonts w:ascii="Times New Roman" w:hAnsi="Times New Roman" w:cs="Times New Roman"/>
        </w:rPr>
        <w:tab/>
        <w:t xml:space="preserve">Ampatzidis P, Cintolesi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Kistemann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2022;9:782101.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t xml:space="preserve">Markevych I, Schoierer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2017;158:301-317. doi:10.1016/j.envres.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objectively-measured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8:111233. doi:10.1016/j.envres.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Cirach M, Khomenko S, et al. Green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e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2022;10:841936.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2.</w:t>
      </w:r>
      <w:r w:rsidRPr="00B17A5F">
        <w:rPr>
          <w:rFonts w:ascii="Times New Roman" w:hAnsi="Times New Roman" w:cs="Times New Roman"/>
        </w:rPr>
        <w:tab/>
        <w:t xml:space="preserve">Pekel JF, Cottam A, Gorelick N, Belward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3.</w:t>
      </w:r>
      <w:r w:rsidRPr="00B17A5F">
        <w:rPr>
          <w:rFonts w:ascii="Times New Roman" w:hAnsi="Times New Roman" w:cs="Times New Roman"/>
        </w:rPr>
        <w:tab/>
        <w:t xml:space="preserve">Nieuwenhuijsen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e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5.</w:t>
      </w:r>
      <w:r w:rsidRPr="00B17A5F">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2019;125:430-436. doi:10.1016/j.envin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Banay RF, Laden F. Exposure to Greenness and Mortality in a Nationwide Prospective Cohort Study of Women. </w:t>
      </w:r>
      <w:r w:rsidRPr="00B17A5F">
        <w:rPr>
          <w:rFonts w:ascii="Times New Roman" w:hAnsi="Times New Roman" w:cs="Times New Roman"/>
          <w:i/>
          <w:iCs/>
        </w:rPr>
        <w:t>Environ Health Perspect</w:t>
      </w:r>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Green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2014;133:42-48. doi:10.1016/j.envres.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2012;115:51-58. doi:10.1016/j.envres.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e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B17A5F">
        <w:rPr>
          <w:rFonts w:ascii="Times New Roman" w:hAnsi="Times New Roman" w:cs="Times New Roman"/>
          <w:i/>
          <w:iCs/>
        </w:rPr>
        <w:t>Environ Health Perspect</w:t>
      </w:r>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2017;108:176-184. doi:10.1016/j.envin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2024;241:117610. doi:10.1016/j.envres.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2023;178:108050. doi:10.1016/j.envin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2024;286:117184. doi:10.1016/j.ecoenv.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Vergopolan N, Berg A, Wood EF. Present and future Köppen-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2018;5:180214. doi:10.1038/sdata.2018.214</w:t>
      </w:r>
    </w:p>
    <w:p w14:paraId="4F46C11B" w14:textId="77AB32FC" w:rsidR="003057CF" w:rsidRPr="00E150CA" w:rsidRDefault="008740AE" w:rsidP="00B37854">
      <w:r>
        <w:fldChar w:fldCharType="end"/>
      </w:r>
    </w:p>
    <w:sectPr w:rsidR="003057CF" w:rsidRPr="00E150CA" w:rsidSect="007A638C">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8CF25B" w14:textId="77777777" w:rsidR="00F278ED" w:rsidRDefault="00F278ED" w:rsidP="00C814B5">
      <w:r>
        <w:separator/>
      </w:r>
    </w:p>
  </w:endnote>
  <w:endnote w:type="continuationSeparator" w:id="0">
    <w:p w14:paraId="0D010B7A" w14:textId="77777777" w:rsidR="00F278ED" w:rsidRDefault="00F278ED"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A88FED" w14:textId="77777777" w:rsidR="00F278ED" w:rsidRDefault="00F278ED" w:rsidP="00C814B5">
      <w:r>
        <w:separator/>
      </w:r>
    </w:p>
  </w:footnote>
  <w:footnote w:type="continuationSeparator" w:id="0">
    <w:p w14:paraId="455EC322" w14:textId="77777777" w:rsidR="00F278ED" w:rsidRDefault="00F278ED"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1D90"/>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149"/>
    <w:rsid w:val="000B7BE0"/>
    <w:rsid w:val="000C081F"/>
    <w:rsid w:val="000C6255"/>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2435C"/>
    <w:rsid w:val="00132283"/>
    <w:rsid w:val="001329DE"/>
    <w:rsid w:val="00141172"/>
    <w:rsid w:val="00141B44"/>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02C7"/>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47F7"/>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2DD1"/>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26C"/>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675D0"/>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2877"/>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2798"/>
    <w:rsid w:val="00505E9F"/>
    <w:rsid w:val="00507D1B"/>
    <w:rsid w:val="00512A25"/>
    <w:rsid w:val="00514A17"/>
    <w:rsid w:val="005160DC"/>
    <w:rsid w:val="005166BA"/>
    <w:rsid w:val="00520382"/>
    <w:rsid w:val="00521A41"/>
    <w:rsid w:val="00522757"/>
    <w:rsid w:val="005246F9"/>
    <w:rsid w:val="00524E7C"/>
    <w:rsid w:val="00531C5E"/>
    <w:rsid w:val="00532AE5"/>
    <w:rsid w:val="00532E20"/>
    <w:rsid w:val="00533BBB"/>
    <w:rsid w:val="005378FC"/>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413"/>
    <w:rsid w:val="005B2BD0"/>
    <w:rsid w:val="005B31D0"/>
    <w:rsid w:val="005B4852"/>
    <w:rsid w:val="005B6A5D"/>
    <w:rsid w:val="005C0060"/>
    <w:rsid w:val="005C2AF3"/>
    <w:rsid w:val="005C512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3460D"/>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3186"/>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E755F"/>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1FA6"/>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129"/>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A7781"/>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806"/>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49D1"/>
    <w:rsid w:val="008056D3"/>
    <w:rsid w:val="00807A05"/>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5FF9"/>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1FAF"/>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A6B9D"/>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1DB8"/>
    <w:rsid w:val="009E4029"/>
    <w:rsid w:val="009E5260"/>
    <w:rsid w:val="009E573D"/>
    <w:rsid w:val="009E57CF"/>
    <w:rsid w:val="009E65F6"/>
    <w:rsid w:val="009F0F64"/>
    <w:rsid w:val="009F204D"/>
    <w:rsid w:val="009F2358"/>
    <w:rsid w:val="009F23F4"/>
    <w:rsid w:val="009F2452"/>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8C8"/>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2D0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3389"/>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0BF7"/>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2502"/>
    <w:rsid w:val="00EC276D"/>
    <w:rsid w:val="00EC38D2"/>
    <w:rsid w:val="00EC455B"/>
    <w:rsid w:val="00EC4809"/>
    <w:rsid w:val="00EC6CB2"/>
    <w:rsid w:val="00EC78C9"/>
    <w:rsid w:val="00ED067B"/>
    <w:rsid w:val="00ED2483"/>
    <w:rsid w:val="00ED31F3"/>
    <w:rsid w:val="00ED38E0"/>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278ED"/>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9</Pages>
  <Words>22845</Words>
  <Characters>130217</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1</cp:revision>
  <cp:lastPrinted>2025-02-18T18:29:00Z</cp:lastPrinted>
  <dcterms:created xsi:type="dcterms:W3CDTF">2025-08-05T22:16:00Z</dcterms:created>
  <dcterms:modified xsi:type="dcterms:W3CDTF">2025-08-0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